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77BE" w:rsidRPr="004C0051" w:rsidRDefault="004B77BE" w:rsidP="004B77BE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C0051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4B77BE" w:rsidRPr="00A56EFA" w:rsidRDefault="004B77BE" w:rsidP="004B77BE"/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Afandi, A., &amp; Bahri, S. (2020). Pengaruh Gaya Kepemimpinan, Motivasi dan Disiplin Kerja terhadap Kin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Inkubis : Jurnal Ekonomi Dan Bisnis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2), 110–126. https://doi.org/10.36418/ink.v1i2.19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A56EFA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A56EF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Afandi, P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Teori, Konsep dan Indikator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Pekanbaru: ZANAFA Publishing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Arni, M. (2014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Balakrishnan, C., &amp; Masthan, D. (2013). Impact of Internal Communication on Employee Engagement – A Study at Delhi International Airport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Internasional Journal of Scientific and Research Publication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8), 1–13. https://citeseerx.ist.psu.edu/document?repid=rep1&amp;type=pdf&amp;doi=1c41918896ebfd6498ab76c7bee760c54fecb04d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Busro, M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Teori-teori Manajemen Sumber Daya Manusia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akarta: Kencan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Effendy, O. U. (2021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Ilmu Komunikasi Teori dan Praktek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Enny, M. (2019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Surabaya:  UBHARA manajemenpress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Ghozali, I. (2020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Semarang: Badan Penerbiit Universitas Diponergoro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Gresida, N. W. P., &amp; Utama, I. wayan M. (2019). Pengaruh Komunikasi, Motivasi, dan Lingkungan Kerja Fisik Terhadap Disiplin K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E-Jurnal Manajemen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10), 5928–5946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media.neliti.com/media/publications/387935-none-45a1c6be.pdf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Habibi, R., &amp; Setyaningrum, R. P. (2022). Pengaruh Kompetensi , Pelatihan Dan Lingkungan Kerja Fisik Terhadap Kinerja Karyawan PT . Toyota Logistra Pingloka Indonesia Cikarang Timur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irai Management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(2), 1–13. </w:t>
      </w:r>
    </w:p>
    <w:p w:rsidR="004B77BE" w:rsidRDefault="004B77BE" w:rsidP="002D237F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doi.org/10.37531/mirai.vxix.2411</w:t>
      </w:r>
    </w:p>
    <w:p w:rsidR="002D237F" w:rsidRPr="00A56EFA" w:rsidRDefault="002D237F" w:rsidP="002D237F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 w:rsidRPr="00A56EF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56EFA">
        <w:rPr>
          <w:rFonts w:ascii="Times New Roman" w:hAnsi="Times New Roman" w:cs="Times New Roman"/>
          <w:sz w:val="24"/>
          <w:szCs w:val="24"/>
        </w:rPr>
        <w:fldChar w:fldCharType="separate"/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Hariyanti, F. (2021). Pengaruh Karakteristik Individu dan Komunikasi Internal Terhadap Kin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Entrepreneur Dan Manajemen Sains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1), 69–73. http://download.garuda.kemdikbud.go.id/article.php?article=2997884&amp;val=27024&amp;title=PENGARUH%20KARAKTERISTIK%20INDIVIDU%20DAN%20KOMUNIKASI%20INTERNAL%20TERHADAP%20KINERJA%20KARYAWAN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sz w:val="24"/>
          <w:szCs w:val="24"/>
        </w:rPr>
        <w:fldChar w:fldCharType="end"/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Hasibuan, M. S. P. (2017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akarta: PT Bumi Aksar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Hidayat, R. (2021). Pengaruh Komunikasi Internal, Disiplin Kerja dan Kerja Sama Tim terhadap Kin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DIMENSI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1), 58–75. https://journal.unrika.ac.id/index.php/jurnaldms/article/view/2836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Jannah, N. B., Sujana, I. N., &amp; Zukhri, A. (2019). Pengaruh Lingkungan Kerja Fisik Dan Komunikasi Terhadap Semangat Kerja Karyawan Pada Pt Bali Maya Permai Negara Jembrana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Ekonomi Undiksha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1), 316. https://doi.org/10.23887/jjpe.v10i1.20150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Kustanto, D. A., &amp; Harsoyo, T. D. (2019). Pengaruh Kompensasi, Lingkungan Kerja Fisik dan Disiplin Kerja terhadap Kinerja Karyawan PT. Asuransi Jasa Indonesia Regional Yogyakarta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Relevance: Journal of Management and Business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1), 217–226. https://doi.org/10.22515/relevance.v2i1.1523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Kusuma, F. A., &amp; Luturlean, B. S. (2022). Pengaruh Work from home (WFH) dan Lingkungan Kerja Fisik terhadap Kin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SEIKO : Journal of Management &amp; Business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(3), 480–488. 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doi.org/10.37531/sejaman.vxix.556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Mangkunegara, A. P. (2020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Evaluasi Kinerja SDM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Bandung: Refika ADITAM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Marliani, R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Psikologi Industri dan Organisasi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Bandung: Pustaka Seti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line="240" w:lineRule="auto"/>
        <w:ind w:left="480" w:hanging="750"/>
        <w:jc w:val="both"/>
        <w:rPr>
          <w:rFonts w:ascii="Times New Roman" w:hAnsi="Times New Roman" w:cs="Times New Roman"/>
          <w:noProof/>
          <w:sz w:val="24"/>
        </w:rPr>
      </w:pPr>
      <w:r w:rsidRPr="00A56EFA">
        <w:fldChar w:fldCharType="begin" w:fldLock="1"/>
      </w:r>
      <w:r w:rsidRPr="00A56EFA">
        <w:instrText xml:space="preserve">ADDIN Mendeley Bibliography CSL_BIBLIOGRAPHY </w:instrText>
      </w:r>
      <w:r w:rsidRPr="00A56EFA">
        <w:fldChar w:fldCharType="separate"/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Marlius, D., &amp; Sholihat, I. (2022). Pengaruh lingkungan kerja fisik dan non fisik terhadap kinerja pegawai pada dinas kearsipan dan perpustakaan provinsi sumatera barat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Jurnal Bina Bangsa Ekonomika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2), 703–713. https://jbbe.lppmbinabangsa.id/index.php/jbbe/article/view/233/147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46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fldChar w:fldCharType="end"/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Mijaya, R., &amp; Susanti, F. (2023). Pengaruh Stress Kerja, Komunikasi Internal dan Lingkungan Kerja terhadap Kinerja Pegawai pada Badan Kepegawaian dan Pengembangan Sumber daya Manusia (BKPSDM) Kabupaten Agam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ECONOMICA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(2), 1600–1610. </w:t>
      </w:r>
    </w:p>
    <w:p w:rsidR="004B77BE" w:rsidRPr="00A56EFA" w:rsidRDefault="004B77BE" w:rsidP="002D237F">
      <w:pPr>
        <w:widowControl w:val="0"/>
        <w:autoSpaceDE w:val="0"/>
        <w:autoSpaceDN w:val="0"/>
        <w:adjustRightInd w:val="0"/>
        <w:spacing w:before="280" w:after="280" w:line="240" w:lineRule="auto"/>
        <w:ind w:left="446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ejournal.45mataram.ac.id/index.php/economina/article/view/336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46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915D11" w:rsidRDefault="004B77BE" w:rsidP="004B77BE">
      <w:pPr>
        <w:widowControl w:val="0"/>
        <w:autoSpaceDE w:val="0"/>
        <w:autoSpaceDN w:val="0"/>
        <w:adjustRightInd w:val="0"/>
        <w:spacing w:line="240" w:lineRule="auto"/>
        <w:ind w:left="480" w:hanging="750"/>
        <w:jc w:val="both"/>
        <w:rPr>
          <w:rFonts w:ascii="Times New Roman" w:hAnsi="Times New Roman" w:cs="Times New Roman"/>
          <w:noProof/>
          <w:sz w:val="24"/>
        </w:rPr>
      </w:pPr>
      <w:r w:rsidRPr="00915D11">
        <w:rPr>
          <w:rFonts w:ascii="Times New Roman" w:hAnsi="Times New Roman" w:cs="Times New Roman"/>
          <w:sz w:val="24"/>
        </w:rPr>
        <w:fldChar w:fldCharType="begin" w:fldLock="1"/>
      </w:r>
      <w:r w:rsidRPr="00915D11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915D11">
        <w:rPr>
          <w:rFonts w:ascii="Times New Roman" w:hAnsi="Times New Roman" w:cs="Times New Roman"/>
          <w:sz w:val="24"/>
        </w:rPr>
        <w:fldChar w:fldCharType="separate"/>
      </w:r>
      <w:r w:rsidRPr="00915D11">
        <w:rPr>
          <w:rFonts w:ascii="Times New Roman" w:hAnsi="Times New Roman" w:cs="Times New Roman"/>
          <w:noProof/>
          <w:sz w:val="24"/>
          <w:szCs w:val="24"/>
        </w:rPr>
        <w:t xml:space="preserve">Mukarom, Z. (2020). </w:t>
      </w:r>
      <w:r w:rsidRPr="00915D11">
        <w:rPr>
          <w:rFonts w:ascii="Times New Roman" w:hAnsi="Times New Roman" w:cs="Times New Roman"/>
          <w:i/>
          <w:iCs/>
          <w:noProof/>
          <w:sz w:val="24"/>
          <w:szCs w:val="24"/>
        </w:rPr>
        <w:t>Teori-Teori Komunikasi</w:t>
      </w:r>
      <w:r w:rsidRPr="00915D11">
        <w:rPr>
          <w:rFonts w:ascii="Times New Roman" w:hAnsi="Times New Roman" w:cs="Times New Roman"/>
          <w:noProof/>
          <w:sz w:val="24"/>
          <w:szCs w:val="24"/>
        </w:rPr>
        <w:t>. Jurusan Manajemen Dakwah Fakultas Dakwah dan Komunikasi UIN Sunan Gunung Djati Bandung. http://digilib.uinsgd.ac.id/31495/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5D11">
        <w:rPr>
          <w:rFonts w:ascii="Times New Roman" w:hAnsi="Times New Roman" w:cs="Times New Roman"/>
          <w:sz w:val="24"/>
        </w:rPr>
        <w:fldChar w:fldCharType="end"/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Mulyono, H., Idayanti, I., &amp; Pertiwi, M. S. (2021). Pengaruh Disiplin Kerja dan Lingkungan Kerja terhadap Kinerja Pegawai di Dinas Ketenagakerjaan Kota Lubuklinggau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Ekonomi, Keuangan, Investasi Dan Syariah (EKUITAS)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2), 78–82. https://doi.org/10.47065/ekuitas.v3i2.1046</w:t>
      </w:r>
    </w:p>
    <w:p w:rsidR="004B77BE" w:rsidRDefault="004B77BE" w:rsidP="004B77BE">
      <w:pPr>
        <w:widowControl w:val="0"/>
        <w:autoSpaceDE w:val="0"/>
        <w:autoSpaceDN w:val="0"/>
        <w:adjustRightInd w:val="0"/>
        <w:spacing w:line="240" w:lineRule="auto"/>
        <w:ind w:left="475" w:hanging="749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5D11">
        <w:rPr>
          <w:rFonts w:ascii="Times New Roman" w:hAnsi="Times New Roman" w:cs="Times New Roman"/>
          <w:noProof/>
          <w:sz w:val="24"/>
          <w:szCs w:val="24"/>
        </w:rPr>
        <w:t xml:space="preserve">Ni Made Paramita Utami Dewi, I Made Astrama, I. A. M. (2022). Pengaruh Komunikasi Vertikal Komunikasi Horizontal dan Komunikasi Diagonal terhadap Semangat Kerja Karyawan. </w:t>
      </w:r>
      <w:r w:rsidRPr="00915D1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, Kewirausahaan Dan Pariwisata</w:t>
      </w:r>
      <w:r w:rsidRPr="00915D1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15D1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15D11">
        <w:rPr>
          <w:rFonts w:ascii="Times New Roman" w:hAnsi="Times New Roman" w:cs="Times New Roman"/>
          <w:noProof/>
          <w:sz w:val="24"/>
          <w:szCs w:val="24"/>
        </w:rPr>
        <w:t xml:space="preserve">(2), 357–365. </w:t>
      </w:r>
    </w:p>
    <w:p w:rsidR="004B77BE" w:rsidRDefault="004B77BE" w:rsidP="004B77BE">
      <w:pPr>
        <w:widowControl w:val="0"/>
        <w:autoSpaceDE w:val="0"/>
        <w:autoSpaceDN w:val="0"/>
        <w:adjustRightInd w:val="0"/>
        <w:spacing w:line="240" w:lineRule="auto"/>
        <w:ind w:left="475" w:hanging="25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5D11">
        <w:rPr>
          <w:rFonts w:ascii="Times New Roman" w:hAnsi="Times New Roman" w:cs="Times New Roman"/>
          <w:noProof/>
          <w:sz w:val="24"/>
          <w:szCs w:val="24"/>
        </w:rPr>
        <w:t>https://ejournal.unhi.ac.id/index.php/widyaamrita/article/view/1791</w:t>
      </w:r>
    </w:p>
    <w:p w:rsidR="004B77BE" w:rsidRDefault="004B77BE" w:rsidP="004B77BE">
      <w:pPr>
        <w:widowControl w:val="0"/>
        <w:autoSpaceDE w:val="0"/>
        <w:autoSpaceDN w:val="0"/>
        <w:adjustRightInd w:val="0"/>
        <w:spacing w:line="240" w:lineRule="auto"/>
        <w:ind w:left="475" w:hanging="25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Nisa, I. C., Rooswidjajani, &amp; Fristin, Y. (2018). Pengaruh Komunikasi dan Lingkungan Kerja Fisik Terhadap Kin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Bisnis Dan Manajemen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(2), 198–203. 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jurnal.unmer.ac.id/index.php/jbm/article/view/2663/1626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Pemerintah Republik Indonesia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Pegawai Pemerintah dengan Perjanjian Kerja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aringan Dokumentasi Dan Informasi Hukum BPK RI. https://peraturan.bpk.go.id/Home/Details/99181/pp-no-49-tahun-2018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Pemerintah Republik Indonesia. (2021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Peraturan Pemerintah No 94 Tahun 2021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aringan Dokumentasi Dan Informasi Hukum BPK RI. https://peraturan.bpk.go.id/Home/Details/177031/pp-no-94-tahun-2021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Pemerintah RI. (2014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UU No 5 Tahun 2014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peraturan.bpk.go.id/Home/Details/38580/uu-no-5-tahun-2014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Prawironegoro, D., &amp; Utari, D. (2016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SDM Abad 21 (Sumber Daya Manusia) Kajian tentang Sumber Daya Manusia Secara Filsafat, Ekonomi, Sosial, Antropologi, dan Politik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 (Revisi). Mitra Wacana Medi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Putu, N., &amp; Saharani, C. (2022). Pengaruh Komunikasi Internal , Beban Kerja dan Motivasi Kerja terhadap Kinerja Karyawan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, Kewirausahaan Dan Pariwisata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(4), 1032–1042. </w:t>
      </w:r>
    </w:p>
    <w:p w:rsidR="004B77BE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ejournal.unhi.ac.id/index.php/widyaamrita/article/view/1585</w:t>
      </w:r>
    </w:p>
    <w:p w:rsidR="002D237F" w:rsidRDefault="002D237F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D237F" w:rsidRPr="00A56EFA" w:rsidRDefault="002D237F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4B77BE" w:rsidRPr="00A56EFA" w:rsidRDefault="004B77BE" w:rsidP="002D237F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hmawati, I., Sa’adah, L., &amp; Chabibi, M. N. (2020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Karakteristik Individu Dan Lingkungan Kerja Serta Pengaruhnya Terhadap Kepuasan Kerja Karyawan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ombang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LPPM Universitas KH.A. Wahab Hasbullah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Rivalita, C., &amp; Ferdian, A. (2020). Pengaruh Lingkungan Kerja Fisik dan Lingkungan Kerja Non Fisik terhadap Kinerja Pegawai Outsource Cleaning Service Di Universitas Telkom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Jurnal Mitra Manajemen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4), 509–522. https://doi.org/10.52160/ejmm.v4i4.361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Robbins, S. P., &amp; Judge, T. A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 (16th ed.). Jakarta: Salemba Empat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Rompas, G. A. C., Tewal, B., &amp; Dotulong, L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Pengaruh Gaya Kepemimpinan, Pengawasan, dan Disiplin Kerja terhadap Kinerja Pegawai Pada Dinas Perhubungan Kabupaten Minahasa Tenggara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4). https://ejournal.unsrat.ac.id/index.php/emba/article/view/20919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Sedarmayanti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Tata Kerja dan Produktivitas Kerja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Bandung: Mandar Maju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Sopiah, &amp; Sangadji, E. M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 Strategik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Yogyakarta: Andi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Sudaryo, Y., Ariwibowo, A., &amp; Sofiati, N. A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, Kompensasi Tidak Langsung Dan Lingkungan Kerja Fisik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Yogyakarta: Andi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Sugiyono. (2022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Yogyakarta: Andi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Tafsir, M., Alam, W. I., Kanto, M., &amp; Data, M. U. (2023). Pengaruh Motivasi, Lingkungan Kerja Dan Komunikasi Internal terhadap Kinerja Pegawai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YUME : Journal of Management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(1), 161–169. 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>https://doi.org/10.37531/yume.vxix.323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contextualSpacing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Tanjung, R., &amp; Manalu, S. S. (2019). Pengaruh Disiplin Kerja, Kemampuan Kerja dan Motivasi Kerja terhadap Kinerja Karyawan PT Zurich Topas Life Batam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DIMENSI</w:t>
      </w: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56EFA">
        <w:rPr>
          <w:rFonts w:ascii="Times New Roman" w:hAnsi="Times New Roman" w:cs="Times New Roman"/>
          <w:noProof/>
          <w:sz w:val="24"/>
          <w:szCs w:val="24"/>
        </w:rPr>
        <w:t>(2), 342–359.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 https://journal.unrika.ac.id/index.php/jurnaldms/article/viewFile/2166/1490</w:t>
      </w:r>
    </w:p>
    <w:p w:rsidR="004B77BE" w:rsidRPr="00A56EFA" w:rsidRDefault="004B77BE" w:rsidP="004B77BE">
      <w:pPr>
        <w:widowControl w:val="0"/>
        <w:autoSpaceDE w:val="0"/>
        <w:autoSpaceDN w:val="0"/>
        <w:adjustRightInd w:val="0"/>
        <w:spacing w:before="280" w:after="280" w:line="240" w:lineRule="auto"/>
        <w:ind w:left="475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t xml:space="preserve">Thoha, M. (2019). </w:t>
      </w:r>
      <w:r w:rsidRPr="00A56EFA">
        <w:rPr>
          <w:rFonts w:ascii="Times New Roman" w:hAnsi="Times New Roman" w:cs="Times New Roman"/>
          <w:i/>
          <w:iCs/>
          <w:noProof/>
          <w:sz w:val="24"/>
          <w:szCs w:val="24"/>
        </w:rPr>
        <w:t>Perilaku Organisasi Konsep Dasar dan Aplikasinya</w:t>
      </w:r>
      <w:r w:rsidRPr="00A56EFA">
        <w:rPr>
          <w:rFonts w:ascii="Times New Roman" w:hAnsi="Times New Roman" w:cs="Times New Roman"/>
          <w:noProof/>
          <w:sz w:val="24"/>
          <w:szCs w:val="24"/>
        </w:rPr>
        <w:t>. Jakarta:  PT RajaGrafindo Persada.</w:t>
      </w:r>
    </w:p>
    <w:p w:rsidR="004B77BE" w:rsidRPr="002D237F" w:rsidRDefault="004B77BE" w:rsidP="002D237F">
      <w:pPr>
        <w:spacing w:before="280" w:after="280" w:line="240" w:lineRule="auto"/>
        <w:jc w:val="both"/>
        <w:rPr>
          <w:rFonts w:ascii="Times New Roman" w:hAnsi="Times New Roman" w:cs="Times New Roman"/>
          <w:sz w:val="24"/>
          <w:szCs w:val="24"/>
        </w:rPr>
        <w:sectPr w:rsidR="004B77BE" w:rsidRPr="002D237F" w:rsidSect="004B77BE">
          <w:headerReference w:type="default" r:id="rId8"/>
          <w:footerReference w:type="first" r:id="rId9"/>
          <w:pgSz w:w="12240" w:h="15840"/>
          <w:pgMar w:top="2268" w:right="1701" w:bottom="1701" w:left="2268" w:header="720" w:footer="720" w:gutter="0"/>
          <w:pgNumType w:start="120"/>
          <w:cols w:space="720"/>
          <w:titlePg/>
          <w:docGrid w:linePitch="360"/>
        </w:sectPr>
      </w:pPr>
      <w:r w:rsidRPr="00A56EFA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FC66F6" w:rsidRDefault="00FC66F6" w:rsidP="00FC66F6">
      <w:pPr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1</w:t>
      </w:r>
    </w:p>
    <w:p w:rsidR="00FC66F6" w:rsidRDefault="00FC66F6" w:rsidP="00FC66F6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EMBAR KUESIONER</w:t>
      </w:r>
    </w:p>
    <w:p w:rsidR="00FC66F6" w:rsidRPr="00D46111" w:rsidRDefault="00FC66F6" w:rsidP="00FC66F6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Pr="00D46111" w:rsidRDefault="00FC66F6" w:rsidP="00FC66F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ab/>
      </w:r>
      <w:r w:rsidRPr="00D46111">
        <w:rPr>
          <w:rFonts w:ascii="Times New Roman" w:hAnsi="Times New Roman" w:cs="Times New Roman"/>
          <w:sz w:val="24"/>
          <w:szCs w:val="24"/>
        </w:rPr>
        <w:tab/>
        <w:t xml:space="preserve">     :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uesioner</w:t>
      </w:r>
      <w:proofErr w:type="spellEnd"/>
    </w:p>
    <w:p w:rsidR="00FC66F6" w:rsidRPr="00D46111" w:rsidRDefault="00FC66F6" w:rsidP="00FC66F6">
      <w:pPr>
        <w:spacing w:line="360" w:lineRule="auto"/>
        <w:ind w:left="1890" w:hanging="2520"/>
        <w:jc w:val="both"/>
        <w:rPr>
          <w:rFonts w:ascii="Times New Roman" w:hAnsi="Times New Roman" w:cs="Times New Roman"/>
          <w:sz w:val="24"/>
          <w:szCs w:val="24"/>
        </w:rPr>
      </w:pPr>
      <w:r w:rsidRPr="00D46111">
        <w:rPr>
          <w:rFonts w:ascii="Times New Roman" w:hAnsi="Times New Roman" w:cs="Times New Roman"/>
          <w:sz w:val="24"/>
          <w:szCs w:val="24"/>
        </w:rPr>
        <w:t xml:space="preserve">         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4611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D46111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Internal,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a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lang</w:t>
      </w:r>
      <w:proofErr w:type="spellEnd"/>
    </w:p>
    <w:p w:rsidR="00FC66F6" w:rsidRPr="00D46111" w:rsidRDefault="00FC66F6" w:rsidP="00FC66F6">
      <w:pPr>
        <w:spacing w:line="360" w:lineRule="auto"/>
        <w:ind w:left="2340" w:hanging="23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Yth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,</w:t>
      </w:r>
    </w:p>
    <w:p w:rsidR="00FC66F6" w:rsidRDefault="00FC66F6" w:rsidP="00FC66F6">
      <w:pPr>
        <w:spacing w:line="360" w:lineRule="auto"/>
        <w:ind w:left="2340" w:hanging="23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Responden</w:t>
      </w:r>
      <w:proofErr w:type="spellEnd"/>
    </w:p>
    <w:p w:rsidR="00FC66F6" w:rsidRPr="00AD0A2A" w:rsidRDefault="00FC66F6" w:rsidP="00FC66F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t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Sekretar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Penta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Lattas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Hubinsyaker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Industrial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Ketenagakerjaan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AD0A2A">
        <w:rPr>
          <w:rFonts w:ascii="Times New Roman" w:hAnsi="Times New Roman" w:cs="Times New Roman"/>
          <w:sz w:val="24"/>
          <w:szCs w:val="24"/>
        </w:rPr>
        <w:t xml:space="preserve"> BLK (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Balai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0A2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D0A2A">
        <w:rPr>
          <w:rFonts w:ascii="Times New Roman" w:hAnsi="Times New Roman" w:cs="Times New Roman"/>
          <w:sz w:val="24"/>
          <w:szCs w:val="24"/>
        </w:rPr>
        <w:t>)</w:t>
      </w:r>
    </w:p>
    <w:p w:rsidR="00FC66F6" w:rsidRPr="00D46111" w:rsidRDefault="00FC66F6" w:rsidP="00FC66F6">
      <w:pPr>
        <w:spacing w:line="360" w:lineRule="auto"/>
        <w:ind w:left="2340" w:hanging="2340"/>
        <w:jc w:val="both"/>
        <w:rPr>
          <w:rFonts w:ascii="Times New Roman" w:hAnsi="Times New Roman" w:cs="Times New Roman"/>
          <w:sz w:val="24"/>
          <w:szCs w:val="24"/>
        </w:rPr>
      </w:pPr>
      <w:r w:rsidRPr="00D46111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Tempat</w:t>
      </w:r>
      <w:proofErr w:type="spellEnd"/>
    </w:p>
    <w:p w:rsidR="00FC66F6" w:rsidRPr="00D46111" w:rsidRDefault="00FC66F6" w:rsidP="00FC66F6">
      <w:pPr>
        <w:spacing w:line="360" w:lineRule="auto"/>
        <w:ind w:left="2340" w:hanging="23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Hormat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,</w:t>
      </w:r>
    </w:p>
    <w:p w:rsidR="00FC66F6" w:rsidRPr="00D46111" w:rsidRDefault="00FC66F6" w:rsidP="00FC66F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D4611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ancasakt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oho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artisipas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sediak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FC66F6" w:rsidRPr="00D46111" w:rsidRDefault="00FC66F6" w:rsidP="00FC66F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D46111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data yang kami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int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46111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proofErr w:type="gramStart"/>
      <w:r w:rsidRPr="00D46111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.</w:t>
      </w:r>
    </w:p>
    <w:p w:rsidR="00FC66F6" w:rsidRDefault="00FC66F6" w:rsidP="00FC66F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D4611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ternila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FC66F6" w:rsidRPr="00D46111" w:rsidRDefault="00FC66F6" w:rsidP="00FC66F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46111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D461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46111">
        <w:rPr>
          <w:rFonts w:ascii="Times New Roman" w:hAnsi="Times New Roman" w:cs="Times New Roman"/>
          <w:sz w:val="24"/>
          <w:szCs w:val="24"/>
        </w:rPr>
        <w:t>bantuan</w:t>
      </w:r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ami </w:t>
      </w:r>
      <w:proofErr w:type="spellStart"/>
      <w:r>
        <w:rPr>
          <w:rFonts w:ascii="Times New Roman" w:hAnsi="Times New Roman" w:cs="Times New Roman"/>
          <w:sz w:val="24"/>
          <w:szCs w:val="24"/>
        </w:rPr>
        <w:t>uc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FC66F6" w:rsidRPr="00D46111" w:rsidRDefault="005609F5" w:rsidP="005609F5">
      <w:pPr>
        <w:spacing w:line="360" w:lineRule="auto"/>
        <w:ind w:left="630" w:hanging="10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                                                                                               </w:t>
      </w:r>
      <w:r w:rsidR="00715DDD">
        <w:rPr>
          <w:rFonts w:ascii="Times New Roman" w:hAnsi="Times New Roman" w:cs="Times New Roman"/>
          <w:sz w:val="24"/>
          <w:szCs w:val="24"/>
        </w:rPr>
        <w:t xml:space="preserve">             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FC66F6" w:rsidRPr="00D46111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FC66F6" w:rsidRPr="00D4611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Mei 2023</w:t>
      </w:r>
    </w:p>
    <w:p w:rsidR="00FC66F6" w:rsidRDefault="005609F5" w:rsidP="005609F5">
      <w:pPr>
        <w:spacing w:line="360" w:lineRule="auto"/>
        <w:ind w:left="6390" w:firstLine="9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               </w:t>
      </w:r>
      <w:r w:rsidR="00FC66F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FC66F6">
        <w:rPr>
          <w:rFonts w:ascii="Times New Roman" w:hAnsi="Times New Roman" w:cs="Times New Roman"/>
          <w:b/>
          <w:sz w:val="24"/>
          <w:szCs w:val="24"/>
        </w:rPr>
        <w:t>Hormat</w:t>
      </w:r>
      <w:proofErr w:type="spellEnd"/>
      <w:r w:rsidR="00FC66F6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FC66F6">
        <w:rPr>
          <w:rFonts w:ascii="Times New Roman" w:hAnsi="Times New Roman" w:cs="Times New Roman"/>
          <w:b/>
          <w:sz w:val="24"/>
          <w:szCs w:val="24"/>
        </w:rPr>
        <w:t>Saya</w:t>
      </w:r>
      <w:proofErr w:type="spellEnd"/>
      <w:r w:rsidR="00FC66F6">
        <w:rPr>
          <w:rFonts w:ascii="Times New Roman" w:hAnsi="Times New Roman" w:cs="Times New Roman"/>
          <w:b/>
          <w:sz w:val="24"/>
          <w:szCs w:val="24"/>
        </w:rPr>
        <w:t>,</w:t>
      </w:r>
    </w:p>
    <w:p w:rsidR="00FC66F6" w:rsidRDefault="00FC66F6" w:rsidP="005609F5">
      <w:pPr>
        <w:spacing w:line="360" w:lineRule="auto"/>
        <w:ind w:left="6390" w:firstLine="90"/>
        <w:jc w:val="right"/>
        <w:rPr>
          <w:rFonts w:ascii="Times New Roman" w:hAnsi="Times New Roman" w:cs="Times New Roman"/>
          <w:b/>
          <w:sz w:val="24"/>
          <w:szCs w:val="24"/>
        </w:rPr>
      </w:pPr>
    </w:p>
    <w:p w:rsidR="00FC66F6" w:rsidRPr="00D46111" w:rsidRDefault="00FC66F6" w:rsidP="00596C8E">
      <w:pPr>
        <w:spacing w:line="360" w:lineRule="auto"/>
        <w:ind w:left="6390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Yunit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urniasih</w:t>
      </w:r>
      <w:proofErr w:type="spellEnd"/>
    </w:p>
    <w:p w:rsidR="00FC66F6" w:rsidRPr="009B71DF" w:rsidRDefault="00FC66F6" w:rsidP="00FC66F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b/>
          <w:sz w:val="24"/>
          <w:szCs w:val="24"/>
        </w:rPr>
        <w:t>Petunjuk</w:t>
      </w:r>
      <w:proofErr w:type="spellEnd"/>
      <w:r w:rsidRPr="009B71D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b/>
          <w:sz w:val="24"/>
          <w:szCs w:val="24"/>
        </w:rPr>
        <w:t>Pengisian</w:t>
      </w:r>
      <w:proofErr w:type="spellEnd"/>
    </w:p>
    <w:p w:rsidR="00FC66F6" w:rsidRPr="009B71DF" w:rsidRDefault="00FC66F6" w:rsidP="004D308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awabla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Internal,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inas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malang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>”</w:t>
      </w:r>
    </w:p>
    <w:p w:rsidR="00FC66F6" w:rsidRPr="009B71DF" w:rsidRDefault="00FC66F6" w:rsidP="004D308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ilihla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alternative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B71DF">
        <w:rPr>
          <w:rFonts w:ascii="Times New Roman" w:hAnsi="Times New Roman" w:cs="Times New Roman"/>
          <w:sz w:val="24"/>
          <w:szCs w:val="24"/>
        </w:rPr>
        <w:t>( √</w:t>
      </w:r>
      <w:proofErr w:type="gramEnd"/>
      <w:r w:rsidRPr="009B71DF">
        <w:rPr>
          <w:rFonts w:ascii="Times New Roman" w:hAnsi="Times New Roman" w:cs="Times New Roman"/>
          <w:sz w:val="24"/>
          <w:szCs w:val="24"/>
        </w:rPr>
        <w:t xml:space="preserve"> )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la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>.</w:t>
      </w:r>
    </w:p>
    <w:p w:rsidR="00FC66F6" w:rsidRPr="009B71DF" w:rsidRDefault="00FC66F6" w:rsidP="004D308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>:</w:t>
      </w:r>
    </w:p>
    <w:p w:rsidR="00FC66F6" w:rsidRPr="004235E9" w:rsidRDefault="00FC66F6" w:rsidP="004D308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>:</w:t>
      </w:r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L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</w:p>
    <w:p w:rsidR="00FC66F6" w:rsidRPr="00D46111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D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Kadang-kadang</w:t>
      </w:r>
      <w:proofErr w:type="spellEnd"/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P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h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,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Netral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FC66F6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S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</w:p>
    <w:p w:rsidR="00FC66F6" w:rsidRPr="009B71DF" w:rsidRDefault="00FC66F6" w:rsidP="00FC66F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71DF">
        <w:rPr>
          <w:rFonts w:ascii="Times New Roman" w:hAnsi="Times New Roman" w:cs="Times New Roman"/>
          <w:b/>
          <w:sz w:val="24"/>
          <w:szCs w:val="24"/>
        </w:rPr>
        <w:t xml:space="preserve">Data </w:t>
      </w:r>
      <w:proofErr w:type="spellStart"/>
      <w:r w:rsidRPr="009B71DF">
        <w:rPr>
          <w:rFonts w:ascii="Times New Roman" w:hAnsi="Times New Roman" w:cs="Times New Roman"/>
          <w:b/>
          <w:sz w:val="24"/>
          <w:szCs w:val="24"/>
        </w:rPr>
        <w:t>Responden</w:t>
      </w:r>
      <w:proofErr w:type="spellEnd"/>
    </w:p>
    <w:p w:rsidR="00FC66F6" w:rsidRPr="009B71DF" w:rsidRDefault="00FC66F6" w:rsidP="004D308A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  <w:t>(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iis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>)</w:t>
      </w:r>
      <w:r w:rsidRPr="009B71DF">
        <w:rPr>
          <w:rFonts w:ascii="Times New Roman" w:hAnsi="Times New Roman" w:cs="Times New Roman"/>
          <w:sz w:val="24"/>
          <w:szCs w:val="24"/>
        </w:rPr>
        <w:tab/>
      </w:r>
    </w:p>
    <w:p w:rsidR="00FC66F6" w:rsidRPr="009B71DF" w:rsidRDefault="00FC66F6" w:rsidP="004D308A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  <w:t>:</w:t>
      </w:r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923ED2D" wp14:editId="724ECB69">
                <wp:simplePos x="0" y="0"/>
                <wp:positionH relativeFrom="column">
                  <wp:posOffset>770586</wp:posOffset>
                </wp:positionH>
                <wp:positionV relativeFrom="paragraph">
                  <wp:posOffset>55245</wp:posOffset>
                </wp:positionV>
                <wp:extent cx="179705" cy="137795"/>
                <wp:effectExtent l="0" t="0" r="10795" b="14605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8" o:spid="_x0000_s1026" style="position:absolute;margin-left:60.7pt;margin-top:4.35pt;width:14.15pt;height:10.8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 xml:space="preserve">               L</w:t>
      </w:r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3DE62EB" wp14:editId="1585C13E">
                <wp:simplePos x="0" y="0"/>
                <wp:positionH relativeFrom="column">
                  <wp:posOffset>771052</wp:posOffset>
                </wp:positionH>
                <wp:positionV relativeFrom="paragraph">
                  <wp:posOffset>36830</wp:posOffset>
                </wp:positionV>
                <wp:extent cx="179705" cy="137795"/>
                <wp:effectExtent l="0" t="0" r="10795" b="1460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0" o:spid="_x0000_s1026" style="position:absolute;margin-left:60.7pt;margin-top:2.9pt;width:14.15pt;height:10.8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ab/>
        <w:t xml:space="preserve">    P</w:t>
      </w:r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9B71DF" w:rsidRDefault="00FC66F6" w:rsidP="004D308A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</w:r>
      <w:r w:rsidRPr="009B71DF">
        <w:rPr>
          <w:rFonts w:ascii="Times New Roman" w:hAnsi="Times New Roman" w:cs="Times New Roman"/>
          <w:sz w:val="24"/>
          <w:szCs w:val="24"/>
        </w:rPr>
        <w:tab/>
        <w:t>:</w:t>
      </w:r>
    </w:p>
    <w:p w:rsidR="00FC66F6" w:rsidRPr="009B71DF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7532244" wp14:editId="5B567420">
                <wp:simplePos x="0" y="0"/>
                <wp:positionH relativeFrom="column">
                  <wp:posOffset>772343</wp:posOffset>
                </wp:positionH>
                <wp:positionV relativeFrom="paragraph">
                  <wp:posOffset>32421</wp:posOffset>
                </wp:positionV>
                <wp:extent cx="179705" cy="137795"/>
                <wp:effectExtent l="0" t="0" r="10795" b="14605"/>
                <wp:wrapNone/>
                <wp:docPr id="34" name="Rectangl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4" o:spid="_x0000_s1026" style="position:absolute;margin-left:60.8pt;margin-top:2.55pt;width:14.15pt;height:10.8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 xml:space="preserve">    &lt; 20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FC66F6" w:rsidRPr="009B71DF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EB1DF45" wp14:editId="28CF2645">
                <wp:simplePos x="0" y="0"/>
                <wp:positionH relativeFrom="column">
                  <wp:posOffset>772343</wp:posOffset>
                </wp:positionH>
                <wp:positionV relativeFrom="paragraph">
                  <wp:posOffset>44380</wp:posOffset>
                </wp:positionV>
                <wp:extent cx="179705" cy="137795"/>
                <wp:effectExtent l="0" t="0" r="10795" b="14605"/>
                <wp:wrapNone/>
                <wp:docPr id="35" name="Rectangle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5" o:spid="_x0000_s1026" style="position:absolute;margin-left:60.8pt;margin-top:3.5pt;width:14.15pt;height:10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 xml:space="preserve">    21-30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FC66F6" w:rsidRPr="009B71DF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DFBF47E" wp14:editId="35DF4DEE">
                <wp:simplePos x="0" y="0"/>
                <wp:positionH relativeFrom="column">
                  <wp:posOffset>777629</wp:posOffset>
                </wp:positionH>
                <wp:positionV relativeFrom="paragraph">
                  <wp:posOffset>51053</wp:posOffset>
                </wp:positionV>
                <wp:extent cx="179705" cy="137795"/>
                <wp:effectExtent l="0" t="0" r="10795" b="14605"/>
                <wp:wrapNone/>
                <wp:docPr id="36" name="Rectangle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6" o:spid="_x0000_s1026" style="position:absolute;margin-left:61.25pt;margin-top:4pt;width:14.15pt;height:10.8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 xml:space="preserve">    31-40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FC66F6" w:rsidRPr="009B71DF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BD7A3A" wp14:editId="4A06E9F2">
                <wp:simplePos x="0" y="0"/>
                <wp:positionH relativeFrom="column">
                  <wp:posOffset>778814</wp:posOffset>
                </wp:positionH>
                <wp:positionV relativeFrom="paragraph">
                  <wp:posOffset>37465</wp:posOffset>
                </wp:positionV>
                <wp:extent cx="179705" cy="137795"/>
                <wp:effectExtent l="0" t="0" r="10795" b="14605"/>
                <wp:wrapNone/>
                <wp:docPr id="37" name="Rectangle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7" o:spid="_x0000_s1026" style="position:absolute;margin-left:61.3pt;margin-top:2.95pt;width:14.15pt;height:10.8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 xml:space="preserve">    &gt; 40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:rsidR="00FC66F6" w:rsidRPr="009B71DF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9B71DF" w:rsidRDefault="00FC66F6" w:rsidP="004D308A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ndidikan</w:t>
      </w:r>
      <w:proofErr w:type="spellEnd"/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649D1D1" wp14:editId="5902FDCA">
                <wp:simplePos x="0" y="0"/>
                <wp:positionH relativeFrom="column">
                  <wp:posOffset>771194</wp:posOffset>
                </wp:positionH>
                <wp:positionV relativeFrom="paragraph">
                  <wp:posOffset>48895</wp:posOffset>
                </wp:positionV>
                <wp:extent cx="179705" cy="137795"/>
                <wp:effectExtent l="0" t="0" r="10795" b="14605"/>
                <wp:wrapNone/>
                <wp:docPr id="38" name="Rectangl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8" o:spid="_x0000_s1026" style="position:absolute;margin-left:60.7pt;margin-top:3.85pt;width:14.15pt;height:10.8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 xml:space="preserve">           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71DF">
        <w:rPr>
          <w:rFonts w:ascii="Times New Roman" w:hAnsi="Times New Roman" w:cs="Times New Roman"/>
          <w:sz w:val="24"/>
          <w:szCs w:val="24"/>
        </w:rPr>
        <w:t>SLTA</w:t>
      </w:r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2CF176E" wp14:editId="3DC2CA20">
                <wp:simplePos x="0" y="0"/>
                <wp:positionH relativeFrom="column">
                  <wp:posOffset>771525</wp:posOffset>
                </wp:positionH>
                <wp:positionV relativeFrom="paragraph">
                  <wp:posOffset>43815</wp:posOffset>
                </wp:positionV>
                <wp:extent cx="179705" cy="137795"/>
                <wp:effectExtent l="0" t="0" r="10795" b="14605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39" o:spid="_x0000_s1026" style="position:absolute;margin-left:60.75pt;margin-top:3.45pt;width:14.15pt;height:10.8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" fillcolor="white [3201]" strokecolor="black [3213]" strokeweight="2pt"/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ab/>
        <w:t xml:space="preserve">    Diploma</w:t>
      </w:r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4D10E6E" wp14:editId="132385E1">
                <wp:simplePos x="0" y="0"/>
                <wp:positionH relativeFrom="column">
                  <wp:posOffset>774700</wp:posOffset>
                </wp:positionH>
                <wp:positionV relativeFrom="paragraph">
                  <wp:posOffset>55407</wp:posOffset>
                </wp:positionV>
                <wp:extent cx="179705" cy="137795"/>
                <wp:effectExtent l="0" t="0" r="10795" b="14605"/>
                <wp:wrapNone/>
                <wp:docPr id="40" name="Rectangle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2D237F" w:rsidRDefault="002D237F" w:rsidP="00FC66F6">
                            <w:pPr>
                              <w:jc w:val="center"/>
                            </w:pPr>
                            <w:r>
                              <w:t>CV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40" o:spid="_x0000_s1026" style="position:absolute;left:0;text-align:left;margin-left:61pt;margin-top:4.35pt;width:14.15pt;height:10.8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" fillcolor="white [3201]" strokecolor="black [3213]" strokeweight="2pt">
                <v:textbox>
                  <w:txbxContent>
                    <w:p w:rsidR="006D6985" w:rsidRDefault="006D6985" w:rsidP="00FC66F6">
                      <w:pPr>
                        <w:jc w:val="center"/>
                      </w:pPr>
                      <w:r>
                        <w:t>CV</w:t>
                      </w:r>
                    </w:p>
                  </w:txbxContent>
                </v:textbox>
              </v:rect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ab/>
        <w:t xml:space="preserve">   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(S1)</w:t>
      </w:r>
    </w:p>
    <w:p w:rsidR="00FC66F6" w:rsidRPr="009B71DF" w:rsidRDefault="00FC66F6" w:rsidP="00FC66F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4D3BC37" wp14:editId="59E85BA7">
                <wp:simplePos x="0" y="0"/>
                <wp:positionH relativeFrom="column">
                  <wp:posOffset>783161</wp:posOffset>
                </wp:positionH>
                <wp:positionV relativeFrom="paragraph">
                  <wp:posOffset>68580</wp:posOffset>
                </wp:positionV>
                <wp:extent cx="179705" cy="137795"/>
                <wp:effectExtent l="0" t="0" r="10795" b="1460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2D237F" w:rsidRDefault="002D237F" w:rsidP="00FC66F6">
                            <w:pPr>
                              <w:jc w:val="center"/>
                            </w:pPr>
                            <w:r>
                              <w:t>CV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5" o:spid="_x0000_s1027" style="position:absolute;left:0;text-align:left;margin-left:61.65pt;margin-top:5.4pt;width:14.15pt;height:10.8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" fillcolor="white [3201]" strokecolor="black [3213]" strokeweight="2pt">
                <v:textbox>
                  <w:txbxContent>
                    <w:p w:rsidR="006D6985" w:rsidRDefault="006D6985" w:rsidP="00FC66F6">
                      <w:pPr>
                        <w:jc w:val="center"/>
                      </w:pPr>
                      <w:r>
                        <w:t>CV</w:t>
                      </w:r>
                    </w:p>
                  </w:txbxContent>
                </v:textbox>
              </v:rect>
            </w:pict>
          </mc:Fallback>
        </mc:AlternateContent>
      </w:r>
      <w:r w:rsidRPr="009B71DF">
        <w:rPr>
          <w:rFonts w:ascii="Times New Roman" w:hAnsi="Times New Roman" w:cs="Times New Roman"/>
          <w:sz w:val="24"/>
          <w:szCs w:val="24"/>
        </w:rPr>
        <w:tab/>
        <w:t xml:space="preserve">   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(S2)</w:t>
      </w:r>
    </w:p>
    <w:p w:rsidR="00FC66F6" w:rsidRDefault="00FC66F6" w:rsidP="00FC66F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5689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56898">
        <w:rPr>
          <w:rFonts w:ascii="Times New Roman" w:hAnsi="Times New Roman" w:cs="Times New Roman"/>
          <w:sz w:val="24"/>
          <w:szCs w:val="24"/>
        </w:rPr>
        <w:t>…………………..</w:t>
      </w:r>
    </w:p>
    <w:p w:rsidR="00FC66F6" w:rsidRDefault="00FC66F6" w:rsidP="004D308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t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p w:rsidR="00FC66F6" w:rsidRDefault="00FC66F6" w:rsidP="00FC66F6">
      <w:pPr>
        <w:pStyle w:val="ListParagraph"/>
        <w:tabs>
          <w:tab w:val="left" w:pos="1800"/>
        </w:tabs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210EF0F" wp14:editId="1EAFE0AD">
                <wp:simplePos x="0" y="0"/>
                <wp:positionH relativeFrom="column">
                  <wp:posOffset>713195</wp:posOffset>
                </wp:positionH>
                <wp:positionV relativeFrom="paragraph">
                  <wp:posOffset>40913</wp:posOffset>
                </wp:positionV>
                <wp:extent cx="179705" cy="137795"/>
                <wp:effectExtent l="0" t="0" r="10795" b="14605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9" o:spid="_x0000_s1026" style="position:absolute;margin-left:56.15pt;margin-top:3.2pt;width:14.15pt;height:10.8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>
        <w:rPr>
          <w:rFonts w:ascii="Times New Roman" w:hAnsi="Times New Roman" w:cs="Times New Roman"/>
          <w:sz w:val="24"/>
          <w:szCs w:val="24"/>
        </w:rPr>
        <w:t>Sekretariat</w:t>
      </w:r>
      <w:proofErr w:type="spellEnd"/>
    </w:p>
    <w:p w:rsidR="00FC66F6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C4B1899" wp14:editId="47FB97EC">
                <wp:simplePos x="0" y="0"/>
                <wp:positionH relativeFrom="column">
                  <wp:posOffset>716915</wp:posOffset>
                </wp:positionH>
                <wp:positionV relativeFrom="paragraph">
                  <wp:posOffset>27396</wp:posOffset>
                </wp:positionV>
                <wp:extent cx="179705" cy="137795"/>
                <wp:effectExtent l="0" t="0" r="10795" b="14605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5" o:spid="_x0000_s1026" style="position:absolute;margin-left:56.45pt;margin-top:2.15pt;width:14.15pt;height:10.8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:rsidR="00FC66F6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A00199F" wp14:editId="10E396EC">
                <wp:simplePos x="0" y="0"/>
                <wp:positionH relativeFrom="column">
                  <wp:posOffset>721269</wp:posOffset>
                </wp:positionH>
                <wp:positionV relativeFrom="paragraph">
                  <wp:posOffset>13970</wp:posOffset>
                </wp:positionV>
                <wp:extent cx="179705" cy="137795"/>
                <wp:effectExtent l="0" t="0" r="10795" b="14605"/>
                <wp:wrapNone/>
                <wp:docPr id="26" name="Rectangle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6" o:spid="_x0000_s1026" style="position:absolute;margin-left:56.8pt;margin-top:1.1pt;width:14.15pt;height:10.8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>
        <w:rPr>
          <w:rFonts w:ascii="Times New Roman" w:hAnsi="Times New Roman" w:cs="Times New Roman"/>
          <w:sz w:val="24"/>
          <w:szCs w:val="24"/>
        </w:rPr>
        <w:t>Hubinsyak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ustrial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nagakerjaa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:rsidR="00FC66F6" w:rsidRPr="00051880" w:rsidRDefault="00FC66F6" w:rsidP="00FC66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9B71DF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218B05" wp14:editId="4FDEE388">
                <wp:simplePos x="0" y="0"/>
                <wp:positionH relativeFrom="column">
                  <wp:posOffset>713105</wp:posOffset>
                </wp:positionH>
                <wp:positionV relativeFrom="paragraph">
                  <wp:posOffset>29754</wp:posOffset>
                </wp:positionV>
                <wp:extent cx="179705" cy="137795"/>
                <wp:effectExtent l="0" t="0" r="10795" b="14605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705" cy="13779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7" o:spid="_x0000_s1026" style="position:absolute;margin-left:56.15pt;margin-top:2.35pt;width:14.15pt;height:10.8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" fillcolor="white [3201]" strokecolor="black [3213]" strokeweight="2pt"/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BLK (</w:t>
      </w:r>
      <w:proofErr w:type="spellStart"/>
      <w:r>
        <w:rPr>
          <w:rFonts w:ascii="Times New Roman" w:hAnsi="Times New Roman" w:cs="Times New Roman"/>
          <w:sz w:val="24"/>
          <w:szCs w:val="24"/>
        </w:rPr>
        <w:t>Ba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:rsidR="00FC66F6" w:rsidRPr="00FC66F6" w:rsidRDefault="00FC66F6" w:rsidP="00FC66F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C66F6" w:rsidRPr="009B71DF" w:rsidRDefault="00FC66F6" w:rsidP="004D308A">
      <w:pPr>
        <w:pStyle w:val="ListParagraph"/>
        <w:numPr>
          <w:ilvl w:val="0"/>
          <w:numId w:val="4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lastRenderedPageBreak/>
        <w:t>Variabel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Pegawai</w:t>
      </w:r>
      <w:proofErr w:type="spellEnd"/>
    </w:p>
    <w:tbl>
      <w:tblPr>
        <w:tblW w:w="86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7"/>
        <w:gridCol w:w="4601"/>
        <w:gridCol w:w="720"/>
        <w:gridCol w:w="630"/>
        <w:gridCol w:w="630"/>
        <w:gridCol w:w="630"/>
        <w:gridCol w:w="720"/>
      </w:tblGrid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L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D</w:t>
            </w: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P</w:t>
            </w:r>
          </w:p>
        </w:tc>
      </w:tr>
      <w:tr w:rsidR="00FC66F6" w:rsidRPr="009B71DF" w:rsidTr="00615BA0">
        <w:trPr>
          <w:trHeight w:val="638"/>
        </w:trPr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1" w:type="dxa"/>
          </w:tcPr>
          <w:p w:rsidR="00FC66F6" w:rsidRPr="004235E9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arget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1" w:type="dxa"/>
          </w:tcPr>
          <w:p w:rsidR="00FC66F6" w:rsidRPr="004235E9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fisie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01" w:type="dxa"/>
          </w:tcPr>
          <w:p w:rsidR="00FC66F6" w:rsidRPr="004235E9" w:rsidRDefault="00FC66F6" w:rsidP="00615BA0">
            <w:pPr>
              <w:ind w:left="195" w:hanging="19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enaati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didalam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instansi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puny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sia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teliti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601" w:type="dxa"/>
          </w:tcPr>
          <w:p w:rsidR="00FC66F6" w:rsidRPr="004235E9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nd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601" w:type="dxa"/>
          </w:tcPr>
          <w:p w:rsidR="00FC66F6" w:rsidRPr="004235E9" w:rsidRDefault="00FC66F6" w:rsidP="00615BA0">
            <w:pPr>
              <w:ind w:left="195" w:hanging="19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jujur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laksanak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tu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s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rea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FC66F6" w:rsidRPr="009B71DF" w:rsidRDefault="00FC66F6" w:rsidP="00FC66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9B71DF" w:rsidRDefault="00FC66F6" w:rsidP="00FC66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9B71DF" w:rsidRDefault="00FC66F6" w:rsidP="00FC66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9B71DF" w:rsidRDefault="00FC66F6" w:rsidP="00FC66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9B71DF" w:rsidRDefault="00FC66F6" w:rsidP="00FC66F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9B71DF" w:rsidRDefault="00FC66F6" w:rsidP="004D308A">
      <w:pPr>
        <w:pStyle w:val="ListParagraph"/>
        <w:numPr>
          <w:ilvl w:val="0"/>
          <w:numId w:val="4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lastRenderedPageBreak/>
        <w:t>Variabel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Internal</w:t>
      </w:r>
    </w:p>
    <w:tbl>
      <w:tblPr>
        <w:tblW w:w="86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7"/>
        <w:gridCol w:w="4601"/>
        <w:gridCol w:w="720"/>
        <w:gridCol w:w="630"/>
        <w:gridCol w:w="630"/>
        <w:gridCol w:w="630"/>
        <w:gridCol w:w="720"/>
      </w:tblGrid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1" w:type="dxa"/>
          </w:tcPr>
          <w:p w:rsidR="00FC66F6" w:rsidRPr="00F56BCE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stru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tunj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i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enjelas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t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ar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601" w:type="dxa"/>
          </w:tcPr>
          <w:p w:rsidR="00FC66F6" w:rsidRPr="00F56BCE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m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ad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mpin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ketika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instansi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601" w:type="dxa"/>
          </w:tcPr>
          <w:p w:rsidR="00FC66F6" w:rsidRPr="00F56BCE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amp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601" w:type="dxa"/>
          </w:tcPr>
          <w:p w:rsidR="00FC66F6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ar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ec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FC66F6" w:rsidRDefault="00FC66F6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96C8E" w:rsidRPr="009B71DF" w:rsidRDefault="00596C8E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9B71DF" w:rsidRDefault="00FC66F6" w:rsidP="004D308A">
      <w:pPr>
        <w:pStyle w:val="ListParagraph"/>
        <w:numPr>
          <w:ilvl w:val="0"/>
          <w:numId w:val="4"/>
        </w:numPr>
        <w:spacing w:line="480" w:lineRule="auto"/>
        <w:ind w:left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lastRenderedPageBreak/>
        <w:t>Variabel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Fisik</w:t>
      </w:r>
      <w:proofErr w:type="spellEnd"/>
    </w:p>
    <w:tbl>
      <w:tblPr>
        <w:tblW w:w="86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7"/>
        <w:gridCol w:w="4601"/>
        <w:gridCol w:w="720"/>
        <w:gridCol w:w="630"/>
        <w:gridCol w:w="630"/>
        <w:gridCol w:w="630"/>
        <w:gridCol w:w="720"/>
      </w:tblGrid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ind w:left="195" w:hanging="19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ind w:hanging="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l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d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ut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gaw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Penerangan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d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>Temperatur</w:t>
            </w:r>
            <w:proofErr w:type="spellEnd"/>
            <w:r w:rsidRPr="001E232A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emba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rkul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d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isi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ind w:left="195" w:hanging="19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ta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at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r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kor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601" w:type="dxa"/>
          </w:tcPr>
          <w:p w:rsidR="00FC66F6" w:rsidRDefault="00FC66F6" w:rsidP="00615BA0">
            <w:pPr>
              <w:ind w:left="195" w:hanging="195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s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601" w:type="dxa"/>
          </w:tcPr>
          <w:p w:rsidR="00FC66F6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stan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FC66F6" w:rsidRPr="009B71DF" w:rsidRDefault="00FC66F6" w:rsidP="00FC66F6">
      <w:pPr>
        <w:pStyle w:val="ListParagraph"/>
        <w:spacing w:line="480" w:lineRule="auto"/>
        <w:ind w:left="45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D604E8" w:rsidRDefault="00FC66F6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9B71DF" w:rsidRDefault="00FC66F6" w:rsidP="004D308A">
      <w:pPr>
        <w:pStyle w:val="ListParagraph"/>
        <w:numPr>
          <w:ilvl w:val="0"/>
          <w:numId w:val="4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B71DF">
        <w:rPr>
          <w:rFonts w:ascii="Times New Roman" w:hAnsi="Times New Roman" w:cs="Times New Roman"/>
          <w:sz w:val="24"/>
          <w:szCs w:val="24"/>
        </w:rPr>
        <w:lastRenderedPageBreak/>
        <w:t>Variabel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9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71DF"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tbl>
      <w:tblPr>
        <w:tblW w:w="86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27"/>
        <w:gridCol w:w="4601"/>
        <w:gridCol w:w="720"/>
        <w:gridCol w:w="630"/>
        <w:gridCol w:w="630"/>
        <w:gridCol w:w="630"/>
        <w:gridCol w:w="720"/>
      </w:tblGrid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Pertanya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ind w:left="195" w:hanging="195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fektif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n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gki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kerj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n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ting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at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t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stan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arge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etapk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601" w:type="dxa"/>
          </w:tcPr>
          <w:p w:rsidR="00FC66F6" w:rsidRPr="00306572" w:rsidRDefault="00FC66F6" w:rsidP="00615BA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lesa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arge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k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etapkan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FC66F6" w:rsidRPr="009B71DF" w:rsidTr="00615BA0">
        <w:tc>
          <w:tcPr>
            <w:tcW w:w="727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71D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601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ti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da-nunda</w:t>
            </w:r>
            <w:proofErr w:type="spellEnd"/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</w:tcPr>
          <w:p w:rsidR="00FC66F6" w:rsidRPr="009B71DF" w:rsidRDefault="00FC66F6" w:rsidP="00615BA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D604E8" w:rsidRDefault="00FC66F6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2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</w:t>
      </w:r>
      <w:r w:rsidR="005E62A9">
        <w:rPr>
          <w:rFonts w:ascii="Times New Roman" w:hAnsi="Times New Roman" w:cs="Times New Roman"/>
          <w:sz w:val="24"/>
          <w:szCs w:val="24"/>
        </w:rPr>
        <w:t>li</w:t>
      </w:r>
      <w:r>
        <w:rPr>
          <w:rFonts w:ascii="Times New Roman" w:hAnsi="Times New Roman" w:cs="Times New Roman"/>
          <w:sz w:val="24"/>
          <w:szCs w:val="24"/>
        </w:rPr>
        <w:t>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</w:t>
      </w:r>
    </w:p>
    <w:tbl>
      <w:tblPr>
        <w:tblW w:w="10541" w:type="dxa"/>
        <w:tblInd w:w="-792" w:type="dxa"/>
        <w:tblLook w:val="04A0" w:firstRow="1" w:lastRow="0" w:firstColumn="1" w:lastColumn="0" w:noHBand="0" w:noVBand="1"/>
      </w:tblPr>
      <w:tblGrid>
        <w:gridCol w:w="1350"/>
        <w:gridCol w:w="960"/>
        <w:gridCol w:w="960"/>
        <w:gridCol w:w="960"/>
        <w:gridCol w:w="960"/>
        <w:gridCol w:w="960"/>
        <w:gridCol w:w="960"/>
        <w:gridCol w:w="960"/>
        <w:gridCol w:w="960"/>
        <w:gridCol w:w="551"/>
        <w:gridCol w:w="960"/>
      </w:tblGrid>
      <w:tr w:rsidR="00FC66F6" w:rsidRPr="00FB45AB" w:rsidTr="00615BA0">
        <w:trPr>
          <w:trHeight w:val="300"/>
        </w:trPr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FB45AB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8231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9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FB45AB">
              <w:rPr>
                <w:rFonts w:ascii="Calibri" w:eastAsia="Times New Roman" w:hAnsi="Calibri" w:cs="Calibri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FB45AB">
              <w:rPr>
                <w:rFonts w:ascii="Calibri" w:eastAsia="Times New Roman" w:hAnsi="Calibri" w:cs="Calibri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FC66F6" w:rsidRPr="00FB45AB" w:rsidTr="00615BA0">
        <w:trPr>
          <w:trHeight w:val="300"/>
        </w:trPr>
        <w:tc>
          <w:tcPr>
            <w:tcW w:w="13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FB45AB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3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40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0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FB45AB" w:rsidRDefault="00FC66F6" w:rsidP="00615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FB45AB">
              <w:rPr>
                <w:rFonts w:ascii="Calibri" w:eastAsia="Times New Roman" w:hAnsi="Calibri" w:cs="Calibri"/>
                <w:color w:val="000000"/>
              </w:rPr>
              <w:t>1095</w:t>
            </w:r>
          </w:p>
        </w:tc>
      </w:tr>
    </w:tbl>
    <w:p w:rsidR="00FC66F6" w:rsidRPr="00715DDD" w:rsidRDefault="00FC66F6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3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</w:t>
      </w:r>
      <w:r w:rsidR="005E62A9">
        <w:rPr>
          <w:rFonts w:ascii="Times New Roman" w:hAnsi="Times New Roman" w:cs="Times New Roman"/>
          <w:sz w:val="24"/>
          <w:szCs w:val="24"/>
        </w:rPr>
        <w:t>li</w:t>
      </w:r>
      <w:r>
        <w:rPr>
          <w:rFonts w:ascii="Times New Roman" w:hAnsi="Times New Roman" w:cs="Times New Roman"/>
          <w:sz w:val="24"/>
          <w:szCs w:val="24"/>
        </w:rPr>
        <w:t>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(X1)</w:t>
      </w:r>
    </w:p>
    <w:tbl>
      <w:tblPr>
        <w:tblW w:w="9600" w:type="dxa"/>
        <w:tblInd w:w="18" w:type="dxa"/>
        <w:tblLook w:val="04A0" w:firstRow="1" w:lastRow="0" w:firstColumn="1" w:lastColumn="0" w:noHBand="0" w:noVBand="1"/>
      </w:tblPr>
      <w:tblGrid>
        <w:gridCol w:w="1240"/>
        <w:gridCol w:w="830"/>
        <w:gridCol w:w="810"/>
        <w:gridCol w:w="810"/>
        <w:gridCol w:w="720"/>
        <w:gridCol w:w="720"/>
        <w:gridCol w:w="720"/>
        <w:gridCol w:w="720"/>
        <w:gridCol w:w="720"/>
        <w:gridCol w:w="635"/>
        <w:gridCol w:w="715"/>
        <w:gridCol w:w="960"/>
      </w:tblGrid>
      <w:tr w:rsidR="00FC66F6" w:rsidRPr="00241964" w:rsidTr="00615BA0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241964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740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8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6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7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9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241964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241964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30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6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3</w:t>
            </w:r>
          </w:p>
        </w:tc>
        <w:tc>
          <w:tcPr>
            <w:tcW w:w="6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7</w:t>
            </w:r>
          </w:p>
        </w:tc>
        <w:tc>
          <w:tcPr>
            <w:tcW w:w="7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241964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41964">
              <w:rPr>
                <w:rFonts w:ascii="Calibri" w:eastAsia="Times New Roman" w:hAnsi="Calibri" w:cs="Calibri"/>
                <w:color w:val="000000"/>
              </w:rPr>
              <w:t>1248</w:t>
            </w:r>
          </w:p>
        </w:tc>
      </w:tr>
    </w:tbl>
    <w:p w:rsidR="00FC66F6" w:rsidRPr="00715DDD" w:rsidRDefault="00FC66F6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4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</w:t>
      </w:r>
      <w:r w:rsidR="005E62A9">
        <w:rPr>
          <w:rFonts w:ascii="Times New Roman" w:hAnsi="Times New Roman" w:cs="Times New Roman"/>
          <w:sz w:val="24"/>
          <w:szCs w:val="24"/>
        </w:rPr>
        <w:t>li</w:t>
      </w:r>
      <w:r>
        <w:rPr>
          <w:rFonts w:ascii="Times New Roman" w:hAnsi="Times New Roman" w:cs="Times New Roman"/>
          <w:sz w:val="24"/>
          <w:szCs w:val="24"/>
        </w:rPr>
        <w:t>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2)</w:t>
      </w:r>
    </w:p>
    <w:tbl>
      <w:tblPr>
        <w:tblW w:w="9507" w:type="dxa"/>
        <w:tblInd w:w="-342" w:type="dxa"/>
        <w:tblLook w:val="04A0" w:firstRow="1" w:lastRow="0" w:firstColumn="1" w:lastColumn="0" w:noHBand="0" w:noVBand="1"/>
      </w:tblPr>
      <w:tblGrid>
        <w:gridCol w:w="1240"/>
        <w:gridCol w:w="630"/>
        <w:gridCol w:w="551"/>
        <w:gridCol w:w="551"/>
        <w:gridCol w:w="551"/>
        <w:gridCol w:w="551"/>
        <w:gridCol w:w="586"/>
        <w:gridCol w:w="540"/>
        <w:gridCol w:w="540"/>
        <w:gridCol w:w="551"/>
        <w:gridCol w:w="557"/>
        <w:gridCol w:w="557"/>
        <w:gridCol w:w="585"/>
        <w:gridCol w:w="557"/>
        <w:gridCol w:w="960"/>
      </w:tblGrid>
      <w:tr w:rsidR="00FC66F6" w:rsidRPr="00032E5F" w:rsidTr="00615BA0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032E5F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7307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5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5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5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1</w:t>
            </w:r>
          </w:p>
        </w:tc>
        <w:tc>
          <w:tcPr>
            <w:tcW w:w="5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2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3</w:t>
            </w:r>
          </w:p>
        </w:tc>
        <w:tc>
          <w:tcPr>
            <w:tcW w:w="9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32E5F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8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6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1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18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93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88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3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17</w:t>
            </w:r>
          </w:p>
        </w:tc>
        <w:tc>
          <w:tcPr>
            <w:tcW w:w="5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04</w:t>
            </w:r>
          </w:p>
        </w:tc>
        <w:tc>
          <w:tcPr>
            <w:tcW w:w="55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507</w:t>
            </w:r>
          </w:p>
        </w:tc>
      </w:tr>
    </w:tbl>
    <w:p w:rsidR="00FC66F6" w:rsidRPr="00715DDD" w:rsidRDefault="00FC66F6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5</w:t>
      </w:r>
    </w:p>
    <w:tbl>
      <w:tblPr>
        <w:tblpPr w:leftFromText="180" w:rightFromText="180" w:vertAnchor="text" w:horzAnchor="margin" w:tblpXSpec="center" w:tblpY="575"/>
        <w:tblW w:w="10180" w:type="dxa"/>
        <w:tblLook w:val="04A0" w:firstRow="1" w:lastRow="0" w:firstColumn="1" w:lastColumn="0" w:noHBand="0" w:noVBand="1"/>
      </w:tblPr>
      <w:tblGrid>
        <w:gridCol w:w="1240"/>
        <w:gridCol w:w="960"/>
        <w:gridCol w:w="960"/>
        <w:gridCol w:w="960"/>
        <w:gridCol w:w="960"/>
        <w:gridCol w:w="960"/>
        <w:gridCol w:w="960"/>
        <w:gridCol w:w="960"/>
        <w:gridCol w:w="960"/>
        <w:gridCol w:w="1260"/>
      </w:tblGrid>
      <w:tr w:rsidR="00FC66F6" w:rsidRPr="00032E5F" w:rsidTr="00615BA0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032E5F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7680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12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5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2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31</w:t>
            </w:r>
          </w:p>
        </w:tc>
      </w:tr>
      <w:tr w:rsidR="00FC66F6" w:rsidRPr="00032E5F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032E5F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1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12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32E5F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32E5F">
              <w:rPr>
                <w:rFonts w:ascii="Calibri" w:eastAsia="Times New Roman" w:hAnsi="Calibri" w:cs="Calibri"/>
                <w:color w:val="000000"/>
              </w:rPr>
              <w:t>979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</w:t>
      </w:r>
      <w:r w:rsidR="005E62A9">
        <w:rPr>
          <w:rFonts w:ascii="Times New Roman" w:hAnsi="Times New Roman" w:cs="Times New Roman"/>
          <w:sz w:val="24"/>
          <w:szCs w:val="24"/>
        </w:rPr>
        <w:t>li</w:t>
      </w:r>
      <w:r>
        <w:rPr>
          <w:rFonts w:ascii="Times New Roman" w:hAnsi="Times New Roman" w:cs="Times New Roman"/>
          <w:sz w:val="24"/>
          <w:szCs w:val="24"/>
        </w:rPr>
        <w:t>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3)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715DDD" w:rsidRDefault="00FC66F6" w:rsidP="00715D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6</w:t>
      </w: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</w:t>
      </w:r>
    </w:p>
    <w:tbl>
      <w:tblPr>
        <w:tblpPr w:leftFromText="180" w:rightFromText="180" w:vertAnchor="text" w:horzAnchor="margin" w:tblpY="140"/>
        <w:tblW w:w="966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0"/>
        <w:gridCol w:w="1800"/>
        <w:gridCol w:w="720"/>
        <w:gridCol w:w="720"/>
        <w:gridCol w:w="630"/>
        <w:gridCol w:w="720"/>
        <w:gridCol w:w="630"/>
        <w:gridCol w:w="630"/>
        <w:gridCol w:w="810"/>
        <w:gridCol w:w="630"/>
        <w:gridCol w:w="720"/>
        <w:gridCol w:w="1112"/>
      </w:tblGrid>
      <w:tr w:rsidR="00FC66F6" w:rsidRPr="00DF181C" w:rsidTr="00615BA0">
        <w:trPr>
          <w:cantSplit/>
        </w:trPr>
        <w:tc>
          <w:tcPr>
            <w:tcW w:w="9662" w:type="dxa"/>
            <w:gridSpan w:val="12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DF181C">
              <w:rPr>
                <w:rFonts w:ascii="Arial" w:hAnsi="Arial" w:cs="Arial"/>
                <w:b/>
                <w:bCs/>
              </w:rPr>
              <w:t>Correlations</w:t>
            </w:r>
          </w:p>
        </w:tc>
      </w:tr>
      <w:tr w:rsidR="00FC66F6" w:rsidRPr="00DF181C" w:rsidTr="00615BA0">
        <w:trPr>
          <w:cantSplit/>
        </w:trPr>
        <w:tc>
          <w:tcPr>
            <w:tcW w:w="2340" w:type="dxa"/>
            <w:gridSpan w:val="2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81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9</w:t>
            </w:r>
          </w:p>
        </w:tc>
        <w:tc>
          <w:tcPr>
            <w:tcW w:w="1112" w:type="dxa"/>
            <w:shd w:val="clear" w:color="auto" w:fill="auto"/>
            <w:vAlign w:val="bottom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98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59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1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1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38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1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12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46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825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9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98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2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0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97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66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1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16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08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827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24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22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69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59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2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3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19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63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85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86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74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9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16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26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26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43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1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0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3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96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0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8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12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-.044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6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16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38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816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1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97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19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96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7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0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6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8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7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30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27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36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38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66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63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0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7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53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5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34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6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77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57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8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1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1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85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8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0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53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9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82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5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24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26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38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27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77</w:t>
            </w:r>
          </w:p>
        </w:tc>
        <w:tc>
          <w:tcPr>
            <w:tcW w:w="81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13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7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12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16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86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12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56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51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91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02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0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22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26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57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13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84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X09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46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08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74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-.044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38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34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82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02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59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9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69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143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816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36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8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7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284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11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825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827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9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60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74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76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5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601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459</w:t>
            </w:r>
            <w:r w:rsidRPr="00DF181C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.011</w:t>
            </w:r>
          </w:p>
        </w:tc>
        <w:tc>
          <w:tcPr>
            <w:tcW w:w="1112" w:type="dxa"/>
            <w:shd w:val="clear" w:color="auto" w:fill="auto"/>
            <w:vAlign w:val="center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C66F6" w:rsidRPr="00DF181C" w:rsidTr="00615BA0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1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112" w:type="dxa"/>
            <w:shd w:val="clear" w:color="auto" w:fill="auto"/>
          </w:tcPr>
          <w:p w:rsidR="00FC66F6" w:rsidRPr="00DF181C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DF181C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7</w:t>
      </w:r>
    </w:p>
    <w:p w:rsidR="00FC66F6" w:rsidRPr="00DF181C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(X1)</w:t>
      </w:r>
    </w:p>
    <w:tbl>
      <w:tblPr>
        <w:tblW w:w="10665" w:type="dxa"/>
        <w:tblInd w:w="-14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07"/>
        <w:gridCol w:w="1881"/>
        <w:gridCol w:w="717"/>
        <w:gridCol w:w="627"/>
        <w:gridCol w:w="717"/>
        <w:gridCol w:w="717"/>
        <w:gridCol w:w="807"/>
        <w:gridCol w:w="807"/>
        <w:gridCol w:w="807"/>
        <w:gridCol w:w="627"/>
        <w:gridCol w:w="717"/>
        <w:gridCol w:w="627"/>
        <w:gridCol w:w="807"/>
      </w:tblGrid>
      <w:tr w:rsidR="00FC66F6" w:rsidRPr="002E583D" w:rsidTr="00715DDD">
        <w:trPr>
          <w:cantSplit/>
          <w:trHeight w:val="264"/>
        </w:trPr>
        <w:tc>
          <w:tcPr>
            <w:tcW w:w="10665" w:type="dxa"/>
            <w:gridSpan w:val="13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2E583D">
              <w:rPr>
                <w:rFonts w:ascii="Arial" w:hAnsi="Arial" w:cs="Arial"/>
                <w:b/>
                <w:bCs/>
              </w:rPr>
              <w:t>Correlations</w:t>
            </w:r>
          </w:p>
        </w:tc>
      </w:tr>
      <w:tr w:rsidR="00FC66F6" w:rsidRPr="002E583D" w:rsidTr="00715DDD">
        <w:trPr>
          <w:cantSplit/>
          <w:trHeight w:val="253"/>
        </w:trPr>
        <w:tc>
          <w:tcPr>
            <w:tcW w:w="2688" w:type="dxa"/>
            <w:gridSpan w:val="2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62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71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71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80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80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80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62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VX08</w:t>
            </w:r>
          </w:p>
        </w:tc>
        <w:tc>
          <w:tcPr>
            <w:tcW w:w="71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9</w:t>
            </w:r>
          </w:p>
        </w:tc>
        <w:tc>
          <w:tcPr>
            <w:tcW w:w="62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0</w:t>
            </w:r>
          </w:p>
        </w:tc>
        <w:tc>
          <w:tcPr>
            <w:tcW w:w="807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3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1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0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0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5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3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8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4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2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7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8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1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69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6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15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89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29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73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2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1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5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8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6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6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44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3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3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6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6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8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0</w:t>
            </w:r>
          </w:p>
        </w:tc>
        <w:tc>
          <w:tcPr>
            <w:tcW w:w="71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6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9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0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7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15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5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2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7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4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69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5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6</w:t>
            </w:r>
          </w:p>
        </w:tc>
        <w:tc>
          <w:tcPr>
            <w:tcW w:w="80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4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7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2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VAR00006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1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89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5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4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9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2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8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0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6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2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8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6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6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9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0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29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7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4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6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4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62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VAR00009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5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73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5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44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7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0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3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8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2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8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8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3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3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2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  <w:trHeight w:val="264"/>
        </w:trPr>
        <w:tc>
          <w:tcPr>
            <w:tcW w:w="807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8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1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9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6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5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3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807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C66F6" w:rsidRPr="002E583D" w:rsidTr="00715DDD">
        <w:trPr>
          <w:cantSplit/>
          <w:trHeight w:val="116"/>
        </w:trPr>
        <w:tc>
          <w:tcPr>
            <w:tcW w:w="807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81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1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2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807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8</w:t>
      </w: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2)</w:t>
      </w:r>
    </w:p>
    <w:p w:rsidR="00FC66F6" w:rsidRPr="002E583D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0890" w:type="dxa"/>
        <w:tblInd w:w="-1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40"/>
        <w:gridCol w:w="1800"/>
        <w:gridCol w:w="810"/>
        <w:gridCol w:w="720"/>
        <w:gridCol w:w="540"/>
        <w:gridCol w:w="540"/>
        <w:gridCol w:w="540"/>
        <w:gridCol w:w="630"/>
        <w:gridCol w:w="540"/>
        <w:gridCol w:w="630"/>
        <w:gridCol w:w="540"/>
        <w:gridCol w:w="630"/>
        <w:gridCol w:w="630"/>
        <w:gridCol w:w="540"/>
        <w:gridCol w:w="540"/>
        <w:gridCol w:w="720"/>
      </w:tblGrid>
      <w:tr w:rsidR="00FC66F6" w:rsidRPr="002E583D" w:rsidTr="00715DDD">
        <w:trPr>
          <w:cantSplit/>
        </w:trPr>
        <w:tc>
          <w:tcPr>
            <w:tcW w:w="10890" w:type="dxa"/>
            <w:gridSpan w:val="16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2E583D">
              <w:rPr>
                <w:rFonts w:ascii="Arial" w:hAnsi="Arial" w:cs="Arial"/>
                <w:b/>
                <w:bCs/>
              </w:rPr>
              <w:t>Correlations</w:t>
            </w:r>
          </w:p>
        </w:tc>
      </w:tr>
      <w:tr w:rsidR="00FC66F6" w:rsidRPr="002E583D" w:rsidTr="00715DDD">
        <w:trPr>
          <w:cantSplit/>
        </w:trPr>
        <w:tc>
          <w:tcPr>
            <w:tcW w:w="2340" w:type="dxa"/>
            <w:gridSpan w:val="2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9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0</w:t>
            </w:r>
          </w:p>
        </w:tc>
        <w:tc>
          <w:tcPr>
            <w:tcW w:w="63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1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2</w:t>
            </w:r>
          </w:p>
        </w:tc>
        <w:tc>
          <w:tcPr>
            <w:tcW w:w="54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3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3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9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9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03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2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3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14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0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1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1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2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4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3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5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0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5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01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9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3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02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2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09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93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9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9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3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0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85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6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8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6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8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9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8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9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55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98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5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6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6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5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0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2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8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7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7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6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3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4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00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9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4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9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0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8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2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2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7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4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0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6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18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5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2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6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97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5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2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7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6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9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1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1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36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6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3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8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2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7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7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5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0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96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3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27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0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98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2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36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8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4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99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038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01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7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79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6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2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9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4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4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4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93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09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3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8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83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09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6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4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18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9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1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2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7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1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5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9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6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8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09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4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0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2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9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6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7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8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7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4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1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7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8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4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3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1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3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3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8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5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4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2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7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1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0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7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5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8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2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147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-.02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65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6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07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9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0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7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1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1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42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38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9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5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47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4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44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22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4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X13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0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2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348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3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6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0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96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5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1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5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4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4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19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6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162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299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83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54</w:t>
            </w:r>
          </w:p>
        </w:tc>
        <w:tc>
          <w:tcPr>
            <w:tcW w:w="54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 w:val="restart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71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49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4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9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99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3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48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56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772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803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564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647</w:t>
            </w:r>
            <w:r w:rsidRPr="002E583D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6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2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C66F6" w:rsidRPr="002E583D" w:rsidTr="00715DDD">
        <w:trPr>
          <w:cantSplit/>
        </w:trPr>
        <w:tc>
          <w:tcPr>
            <w:tcW w:w="540" w:type="dxa"/>
            <w:vMerge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81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63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54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2E583D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2E583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</w:tbl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DF181C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EE2605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6471D4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E9334E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9</w:t>
      </w: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3)</w:t>
      </w:r>
    </w:p>
    <w:p w:rsidR="00FC66F6" w:rsidRPr="002E583D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9373" w:type="dxa"/>
        <w:tblInd w:w="-2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30"/>
        <w:gridCol w:w="1890"/>
        <w:gridCol w:w="720"/>
        <w:gridCol w:w="720"/>
        <w:gridCol w:w="720"/>
        <w:gridCol w:w="720"/>
        <w:gridCol w:w="720"/>
        <w:gridCol w:w="720"/>
        <w:gridCol w:w="720"/>
        <w:gridCol w:w="720"/>
        <w:gridCol w:w="1093"/>
      </w:tblGrid>
      <w:tr w:rsidR="00FC66F6" w:rsidRPr="00967D80" w:rsidTr="00615BA0">
        <w:trPr>
          <w:cantSplit/>
        </w:trPr>
        <w:tc>
          <w:tcPr>
            <w:tcW w:w="9373" w:type="dxa"/>
            <w:gridSpan w:val="11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Correlations</w:t>
            </w:r>
          </w:p>
        </w:tc>
      </w:tr>
      <w:tr w:rsidR="00FC66F6" w:rsidRPr="00967D80" w:rsidTr="00615BA0">
        <w:trPr>
          <w:cantSplit/>
        </w:trPr>
        <w:tc>
          <w:tcPr>
            <w:tcW w:w="2520" w:type="dxa"/>
            <w:gridSpan w:val="2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72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1093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1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352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0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33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0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5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2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5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5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2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2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3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7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0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9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25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98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16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2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3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352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3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3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1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9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0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5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5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16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1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23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6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4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0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3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75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208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78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30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00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5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17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8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27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8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5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33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7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1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75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2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39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30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8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23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8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18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6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0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0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208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2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7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2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3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2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27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27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7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55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9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9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78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39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74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6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5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6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8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X08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2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25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07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30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430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62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56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1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3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18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1</w:t>
            </w:r>
          </w:p>
        </w:tc>
        <w:tc>
          <w:tcPr>
            <w:tcW w:w="720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Pearson Correlatio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5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98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5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00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81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736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5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12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Sig. (2-tailed)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00</w:t>
            </w:r>
          </w:p>
        </w:tc>
        <w:tc>
          <w:tcPr>
            <w:tcW w:w="1093" w:type="dxa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C66F6" w:rsidRPr="00967D80" w:rsidTr="00615BA0">
        <w:trPr>
          <w:cantSplit/>
        </w:trPr>
        <w:tc>
          <w:tcPr>
            <w:tcW w:w="630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72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93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E9334E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9334E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E9334E">
        <w:rPr>
          <w:rFonts w:ascii="Times New Roman" w:hAnsi="Times New Roman" w:cs="Times New Roman"/>
          <w:b/>
          <w:sz w:val="24"/>
          <w:szCs w:val="24"/>
        </w:rPr>
        <w:t xml:space="preserve"> 10</w:t>
      </w:r>
    </w:p>
    <w:p w:rsidR="00FC66F6" w:rsidRPr="006471D4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334E"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</w:t>
      </w: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40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Case Processing Summary</w:t>
            </w:r>
          </w:p>
        </w:tc>
      </w:tr>
      <w:tr w:rsidR="00FC66F6" w:rsidRPr="00967D80" w:rsidTr="00615BA0">
        <w:trPr>
          <w:cantSplit/>
        </w:trPr>
        <w:tc>
          <w:tcPr>
            <w:tcW w:w="2003" w:type="dxa"/>
            <w:gridSpan w:val="2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%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Cases</w:t>
            </w: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Valid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Excluded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 xml:space="preserve">a. </w:t>
            </w: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Listwise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FC66F6" w:rsidRPr="00967D80" w:rsidTr="00615BA0">
        <w:trPr>
          <w:cantSplit/>
        </w:trPr>
        <w:tc>
          <w:tcPr>
            <w:tcW w:w="2691" w:type="dxa"/>
            <w:gridSpan w:val="2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Reliability Statistic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Cronbach's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Alpha</w:t>
            </w:r>
          </w:p>
        </w:tc>
        <w:tc>
          <w:tcPr>
            <w:tcW w:w="118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 of Item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74</w:t>
            </w:r>
          </w:p>
        </w:tc>
        <w:tc>
          <w:tcPr>
            <w:tcW w:w="118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9</w:t>
            </w:r>
          </w:p>
        </w:tc>
      </w:tr>
    </w:tbl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6471D4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C66F6" w:rsidRPr="004F61DA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1</w:t>
      </w: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(X1)</w:t>
      </w: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40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Case Processing Summary</w:t>
            </w:r>
          </w:p>
        </w:tc>
      </w:tr>
      <w:tr w:rsidR="00FC66F6" w:rsidRPr="00967D80" w:rsidTr="00615BA0">
        <w:trPr>
          <w:cantSplit/>
        </w:trPr>
        <w:tc>
          <w:tcPr>
            <w:tcW w:w="2003" w:type="dxa"/>
            <w:gridSpan w:val="2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%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Cases</w:t>
            </w: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Valid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Excluded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 xml:space="preserve">a. </w:t>
            </w: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Listwise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FC66F6" w:rsidRPr="00967D80" w:rsidTr="00615BA0">
        <w:trPr>
          <w:cantSplit/>
        </w:trPr>
        <w:tc>
          <w:tcPr>
            <w:tcW w:w="2691" w:type="dxa"/>
            <w:gridSpan w:val="2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Reliability Statistic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Cronbach's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Alpha</w:t>
            </w:r>
          </w:p>
        </w:tc>
        <w:tc>
          <w:tcPr>
            <w:tcW w:w="118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 of Item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912</w:t>
            </w:r>
          </w:p>
        </w:tc>
        <w:tc>
          <w:tcPr>
            <w:tcW w:w="118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</w:t>
            </w:r>
          </w:p>
        </w:tc>
      </w:tr>
    </w:tbl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2</w:t>
      </w: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2)</w:t>
      </w: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40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Case Processing Summary</w:t>
            </w:r>
          </w:p>
        </w:tc>
      </w:tr>
      <w:tr w:rsidR="00FC66F6" w:rsidRPr="00967D80" w:rsidTr="00615BA0">
        <w:trPr>
          <w:cantSplit/>
        </w:trPr>
        <w:tc>
          <w:tcPr>
            <w:tcW w:w="2003" w:type="dxa"/>
            <w:gridSpan w:val="2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%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Cases</w:t>
            </w: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Valid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Excluded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 xml:space="preserve">a. </w:t>
            </w: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Listwise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FC66F6" w:rsidRPr="00967D80" w:rsidTr="00615BA0">
        <w:trPr>
          <w:cantSplit/>
        </w:trPr>
        <w:tc>
          <w:tcPr>
            <w:tcW w:w="2691" w:type="dxa"/>
            <w:gridSpan w:val="2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Reliability Statistic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Cronbach's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Alpha</w:t>
            </w:r>
          </w:p>
        </w:tc>
        <w:tc>
          <w:tcPr>
            <w:tcW w:w="118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 of Item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865</w:t>
            </w:r>
          </w:p>
        </w:tc>
        <w:tc>
          <w:tcPr>
            <w:tcW w:w="118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3</w:t>
            </w:r>
          </w:p>
        </w:tc>
      </w:tr>
    </w:tbl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3</w:t>
      </w: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3)</w:t>
      </w: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40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Case Processing Summary</w:t>
            </w:r>
          </w:p>
        </w:tc>
      </w:tr>
      <w:tr w:rsidR="00FC66F6" w:rsidRPr="00967D80" w:rsidTr="00615BA0">
        <w:trPr>
          <w:cantSplit/>
        </w:trPr>
        <w:tc>
          <w:tcPr>
            <w:tcW w:w="2003" w:type="dxa"/>
            <w:gridSpan w:val="2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%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 w:val="restart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Cases</w:t>
            </w: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Valid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Excluded</w:t>
            </w:r>
            <w:r w:rsidRPr="00967D80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0</w:t>
            </w:r>
          </w:p>
        </w:tc>
      </w:tr>
      <w:tr w:rsidR="00FC66F6" w:rsidRPr="00967D80" w:rsidTr="00615BA0">
        <w:trPr>
          <w:cantSplit/>
        </w:trPr>
        <w:tc>
          <w:tcPr>
            <w:tcW w:w="856" w:type="dxa"/>
            <w:vMerge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47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24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100.0</w:t>
            </w:r>
          </w:p>
        </w:tc>
      </w:tr>
      <w:tr w:rsidR="00FC66F6" w:rsidRPr="00967D80" w:rsidTr="00615BA0">
        <w:trPr>
          <w:cantSplit/>
        </w:trPr>
        <w:tc>
          <w:tcPr>
            <w:tcW w:w="4051" w:type="dxa"/>
            <w:gridSpan w:val="4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 xml:space="preserve">a. </w:t>
            </w: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Listwise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deletion based on all variables in the procedure.</w:t>
            </w:r>
          </w:p>
        </w:tc>
      </w:tr>
    </w:tbl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967D80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2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FC66F6" w:rsidRPr="00967D80" w:rsidTr="00615BA0">
        <w:trPr>
          <w:cantSplit/>
        </w:trPr>
        <w:tc>
          <w:tcPr>
            <w:tcW w:w="2691" w:type="dxa"/>
            <w:gridSpan w:val="2"/>
            <w:shd w:val="clear" w:color="auto" w:fill="auto"/>
            <w:vAlign w:val="center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967D80">
              <w:rPr>
                <w:rFonts w:ascii="Arial" w:hAnsi="Arial" w:cs="Arial"/>
                <w:b/>
                <w:bCs/>
              </w:rPr>
              <w:t>Reliability Statistic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967D80">
              <w:rPr>
                <w:rFonts w:ascii="Arial" w:hAnsi="Arial" w:cs="Arial"/>
                <w:sz w:val="18"/>
                <w:szCs w:val="18"/>
              </w:rPr>
              <w:t>Cronbach's</w:t>
            </w:r>
            <w:proofErr w:type="spellEnd"/>
            <w:r w:rsidRPr="00967D80">
              <w:rPr>
                <w:rFonts w:ascii="Arial" w:hAnsi="Arial" w:cs="Arial"/>
                <w:sz w:val="18"/>
                <w:szCs w:val="18"/>
              </w:rPr>
              <w:t xml:space="preserve"> Alpha</w:t>
            </w:r>
          </w:p>
        </w:tc>
        <w:tc>
          <w:tcPr>
            <w:tcW w:w="1180" w:type="dxa"/>
            <w:shd w:val="clear" w:color="auto" w:fill="auto"/>
            <w:vAlign w:val="bottom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N of Items</w:t>
            </w:r>
          </w:p>
        </w:tc>
      </w:tr>
      <w:tr w:rsidR="00FC66F6" w:rsidRPr="00967D80" w:rsidTr="00615BA0">
        <w:trPr>
          <w:cantSplit/>
        </w:trPr>
        <w:tc>
          <w:tcPr>
            <w:tcW w:w="1511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.902</w:t>
            </w:r>
          </w:p>
        </w:tc>
        <w:tc>
          <w:tcPr>
            <w:tcW w:w="1180" w:type="dxa"/>
            <w:shd w:val="clear" w:color="auto" w:fill="auto"/>
          </w:tcPr>
          <w:p w:rsidR="00FC66F6" w:rsidRPr="00967D80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967D80">
              <w:rPr>
                <w:rFonts w:ascii="Arial" w:hAnsi="Arial" w:cs="Arial"/>
                <w:sz w:val="18"/>
                <w:szCs w:val="18"/>
              </w:rPr>
              <w:t>8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715DDD" w:rsidRDefault="00715DDD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4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1D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4F6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1DA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4F6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1DA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4F61DA">
        <w:rPr>
          <w:rFonts w:ascii="Times New Roman" w:hAnsi="Times New Roman" w:cs="Times New Roman"/>
          <w:sz w:val="24"/>
          <w:szCs w:val="24"/>
        </w:rPr>
        <w:t xml:space="preserve"> (Y)</w:t>
      </w:r>
    </w:p>
    <w:tbl>
      <w:tblPr>
        <w:tblW w:w="8370" w:type="dxa"/>
        <w:tblLook w:val="04A0" w:firstRow="1" w:lastRow="0" w:firstColumn="1" w:lastColumn="0" w:noHBand="0" w:noVBand="1"/>
      </w:tblPr>
      <w:tblGrid>
        <w:gridCol w:w="1240"/>
        <w:gridCol w:w="920"/>
        <w:gridCol w:w="720"/>
        <w:gridCol w:w="630"/>
        <w:gridCol w:w="630"/>
        <w:gridCol w:w="630"/>
        <w:gridCol w:w="630"/>
        <w:gridCol w:w="630"/>
        <w:gridCol w:w="630"/>
        <w:gridCol w:w="630"/>
        <w:gridCol w:w="1080"/>
      </w:tblGrid>
      <w:tr w:rsidR="00FC66F6" w:rsidRPr="00AC09DD" w:rsidTr="00615BA0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AC09DD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6050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AC09DD" w:rsidTr="00615BA0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9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108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AC09DD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AC09DD">
              <w:rPr>
                <w:rFonts w:ascii="Calibri" w:eastAsia="Times New Roman" w:hAnsi="Calibri" w:cs="Calibri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FC66F6" w:rsidRPr="00AC09DD" w:rsidTr="00615BA0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AC09DD">
              <w:rPr>
                <w:rFonts w:ascii="Calibri" w:eastAsia="Times New Roman" w:hAnsi="Calibri" w:cs="Calibri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0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1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2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3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4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65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AC09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  <w:tc>
          <w:tcPr>
            <w:tcW w:w="9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6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7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7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8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6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6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9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4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AC09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9DD">
              <w:rPr>
                <w:rFonts w:ascii="Courier New" w:eastAsia="Times New Roman" w:hAnsi="Courier New" w:cs="Courier New"/>
                <w:sz w:val="20"/>
                <w:szCs w:val="20"/>
              </w:rPr>
              <w:t>2445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15DDD" w:rsidRDefault="00715DDD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15DDD" w:rsidRDefault="00715DDD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5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(X1)</w:t>
      </w:r>
    </w:p>
    <w:tbl>
      <w:tblPr>
        <w:tblW w:w="8910" w:type="dxa"/>
        <w:tblInd w:w="-342" w:type="dxa"/>
        <w:tblLook w:val="04A0" w:firstRow="1" w:lastRow="0" w:firstColumn="1" w:lastColumn="0" w:noHBand="0" w:noVBand="1"/>
      </w:tblPr>
      <w:tblGrid>
        <w:gridCol w:w="1240"/>
        <w:gridCol w:w="650"/>
        <w:gridCol w:w="630"/>
        <w:gridCol w:w="630"/>
        <w:gridCol w:w="720"/>
        <w:gridCol w:w="630"/>
        <w:gridCol w:w="630"/>
        <w:gridCol w:w="630"/>
        <w:gridCol w:w="630"/>
        <w:gridCol w:w="720"/>
        <w:gridCol w:w="720"/>
        <w:gridCol w:w="1080"/>
      </w:tblGrid>
      <w:tr w:rsidR="00FC66F6" w:rsidRPr="00015FDD" w:rsidTr="00615BA0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015FDD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6590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015FDD" w:rsidTr="00615BA0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6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108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</w:tr>
      <w:tr w:rsidR="00FC66F6" w:rsidRPr="00015FDD" w:rsidTr="00615BA0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8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64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15DDD" w:rsidRDefault="00715DDD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6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2)</w:t>
      </w:r>
    </w:p>
    <w:tbl>
      <w:tblPr>
        <w:tblW w:w="10980" w:type="dxa"/>
        <w:tblInd w:w="-1142" w:type="dxa"/>
        <w:tblLook w:val="04A0" w:firstRow="1" w:lastRow="0" w:firstColumn="1" w:lastColumn="0" w:noHBand="0" w:noVBand="1"/>
      </w:tblPr>
      <w:tblGrid>
        <w:gridCol w:w="1240"/>
        <w:gridCol w:w="650"/>
        <w:gridCol w:w="720"/>
        <w:gridCol w:w="720"/>
        <w:gridCol w:w="630"/>
        <w:gridCol w:w="630"/>
        <w:gridCol w:w="720"/>
        <w:gridCol w:w="630"/>
        <w:gridCol w:w="630"/>
        <w:gridCol w:w="630"/>
        <w:gridCol w:w="720"/>
        <w:gridCol w:w="720"/>
        <w:gridCol w:w="720"/>
        <w:gridCol w:w="720"/>
        <w:gridCol w:w="900"/>
      </w:tblGrid>
      <w:tr w:rsidR="00FC66F6" w:rsidRPr="00015FDD" w:rsidTr="00715DDD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015FDD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8840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90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015FDD" w:rsidTr="00715DDD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6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9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0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1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2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3</w:t>
            </w:r>
          </w:p>
        </w:tc>
        <w:tc>
          <w:tcPr>
            <w:tcW w:w="90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5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4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5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0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1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2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3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4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65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</w:tr>
      <w:tr w:rsidR="00FC66F6" w:rsidRPr="00015FDD" w:rsidTr="00715DDD">
        <w:trPr>
          <w:trHeight w:val="27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  <w:tc>
          <w:tcPr>
            <w:tcW w:w="6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9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80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31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2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7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9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2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015FD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15FDD">
              <w:rPr>
                <w:rFonts w:ascii="Courier New" w:eastAsia="Times New Roman" w:hAnsi="Courier New" w:cs="Courier New"/>
                <w:sz w:val="20"/>
                <w:szCs w:val="20"/>
              </w:rPr>
              <w:t>3508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967D80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715DDD" w:rsidRDefault="00FC66F6" w:rsidP="00715DD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7</w:t>
      </w:r>
    </w:p>
    <w:p w:rsidR="00FC66F6" w:rsidRPr="00E87369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3)</w:t>
      </w:r>
    </w:p>
    <w:tbl>
      <w:tblPr>
        <w:tblW w:w="8010" w:type="dxa"/>
        <w:tblInd w:w="378" w:type="dxa"/>
        <w:tblLook w:val="04A0" w:firstRow="1" w:lastRow="0" w:firstColumn="1" w:lastColumn="0" w:noHBand="0" w:noVBand="1"/>
      </w:tblPr>
      <w:tblGrid>
        <w:gridCol w:w="1360"/>
        <w:gridCol w:w="710"/>
        <w:gridCol w:w="720"/>
        <w:gridCol w:w="720"/>
        <w:gridCol w:w="630"/>
        <w:gridCol w:w="630"/>
        <w:gridCol w:w="720"/>
        <w:gridCol w:w="720"/>
        <w:gridCol w:w="720"/>
        <w:gridCol w:w="1080"/>
      </w:tblGrid>
      <w:tr w:rsidR="00FC66F6" w:rsidRPr="00E87369" w:rsidTr="00615BA0">
        <w:trPr>
          <w:trHeight w:val="300"/>
        </w:trPr>
        <w:tc>
          <w:tcPr>
            <w:tcW w:w="13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 w:rsidRPr="00E87369">
              <w:rPr>
                <w:rFonts w:ascii="Calibri" w:eastAsia="Times New Roman" w:hAnsi="Calibri" w:cs="Calibri"/>
                <w:b/>
                <w:bCs/>
                <w:color w:val="000000"/>
              </w:rPr>
              <w:t>Responden</w:t>
            </w:r>
            <w:proofErr w:type="spellEnd"/>
          </w:p>
        </w:tc>
        <w:tc>
          <w:tcPr>
            <w:tcW w:w="5570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No item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Jumlah</w:t>
            </w:r>
            <w:proofErr w:type="spellEnd"/>
          </w:p>
        </w:tc>
      </w:tr>
      <w:tr w:rsidR="00FC66F6" w:rsidRPr="00E87369" w:rsidTr="00615BA0">
        <w:trPr>
          <w:trHeight w:val="300"/>
        </w:trPr>
        <w:tc>
          <w:tcPr>
            <w:tcW w:w="13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1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3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4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5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6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7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8</w:t>
            </w:r>
          </w:p>
        </w:tc>
        <w:tc>
          <w:tcPr>
            <w:tcW w:w="108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FC66F6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1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>3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E87369">
              <w:rPr>
                <w:rFonts w:ascii="Calibri" w:eastAsia="Times New Roman" w:hAnsi="Calibri" w:cs="Calibri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4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9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6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6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7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8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8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9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3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2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1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2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1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3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7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4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5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65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30</w:t>
            </w:r>
          </w:p>
        </w:tc>
      </w:tr>
      <w:tr w:rsidR="00FC66F6" w:rsidRPr="00E87369" w:rsidTr="00615BA0">
        <w:trPr>
          <w:trHeight w:val="27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Total</w:t>
            </w:r>
          </w:p>
        </w:tc>
        <w:tc>
          <w:tcPr>
            <w:tcW w:w="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6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74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66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67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7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71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67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7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C66F6" w:rsidRPr="00E87369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E87369">
              <w:rPr>
                <w:rFonts w:ascii="Courier New" w:eastAsia="Times New Roman" w:hAnsi="Courier New" w:cs="Courier New"/>
                <w:sz w:val="20"/>
                <w:szCs w:val="20"/>
              </w:rPr>
              <w:t>2152</w:t>
            </w:r>
          </w:p>
        </w:tc>
      </w:tr>
    </w:tbl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715DDD" w:rsidRDefault="00FC66F6" w:rsidP="00715DD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8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ccesiv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val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Y)</w:t>
      </w:r>
    </w:p>
    <w:tbl>
      <w:tblPr>
        <w:tblW w:w="10710" w:type="dxa"/>
        <w:tblInd w:w="-10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  <w:gridCol w:w="1080"/>
        <w:gridCol w:w="990"/>
        <w:gridCol w:w="1080"/>
      </w:tblGrid>
      <w:tr w:rsidR="00FC66F6" w:rsidRPr="00395EED" w:rsidTr="00715DDD">
        <w:trPr>
          <w:trHeight w:val="270"/>
        </w:trPr>
        <w:tc>
          <w:tcPr>
            <w:tcW w:w="9630" w:type="dxa"/>
            <w:gridSpan w:val="9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 xml:space="preserve">No item </w:t>
            </w:r>
            <w:proofErr w:type="spellStart"/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1080" w:type="dxa"/>
            <w:vMerge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19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2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31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7.81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2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2.56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3.08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6.708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7.81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2.298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4.413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5.42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3.13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4.63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5.754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2.23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84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021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078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6.696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2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2.62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77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768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2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0.98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007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253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44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7.81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00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7.06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77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80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7.81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588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101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2.544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791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184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87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1.514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77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95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891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5.30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71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126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701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4.84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2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743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7.12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863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7.81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278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2.066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433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6.749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2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35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86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3.236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52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7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39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5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690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715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6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397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5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2.016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44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2.233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9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96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7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206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202</w:t>
            </w:r>
          </w:p>
        </w:tc>
      </w:tr>
      <w:tr w:rsidR="00FC66F6" w:rsidRPr="00395EED" w:rsidTr="00715DDD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00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82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7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42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98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13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2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5.159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715DDD" w:rsidRDefault="00FC66F6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19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ccesiv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val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(X1)</w:t>
      </w:r>
    </w:p>
    <w:tbl>
      <w:tblPr>
        <w:tblW w:w="9810" w:type="dxa"/>
        <w:tblInd w:w="-34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90"/>
        <w:gridCol w:w="990"/>
        <w:gridCol w:w="810"/>
        <w:gridCol w:w="990"/>
        <w:gridCol w:w="900"/>
        <w:gridCol w:w="810"/>
        <w:gridCol w:w="810"/>
        <w:gridCol w:w="757"/>
        <w:gridCol w:w="863"/>
        <w:gridCol w:w="810"/>
        <w:gridCol w:w="1080"/>
      </w:tblGrid>
      <w:tr w:rsidR="00FC66F6" w:rsidRPr="00395EED" w:rsidTr="00615BA0">
        <w:trPr>
          <w:trHeight w:val="270"/>
        </w:trPr>
        <w:tc>
          <w:tcPr>
            <w:tcW w:w="8730" w:type="dxa"/>
            <w:gridSpan w:val="10"/>
            <w:shd w:val="clear" w:color="auto" w:fill="auto"/>
            <w:noWrap/>
            <w:vAlign w:val="center"/>
            <w:hideMark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 xml:space="preserve">No item </w:t>
            </w:r>
            <w:proofErr w:type="spellStart"/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shd w:val="clear" w:color="auto" w:fill="auto"/>
            <w:noWrap/>
            <w:vAlign w:val="center"/>
            <w:hideMark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99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863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0</w:t>
            </w:r>
          </w:p>
        </w:tc>
        <w:tc>
          <w:tcPr>
            <w:tcW w:w="1080" w:type="dxa"/>
            <w:vMerge/>
            <w:shd w:val="clear" w:color="auto" w:fill="auto"/>
            <w:noWrap/>
            <w:vAlign w:val="bottom"/>
          </w:tcPr>
          <w:p w:rsidR="00FC66F6" w:rsidRPr="00395EE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60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79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082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442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78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67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5.03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07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1.561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79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72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92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66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7.373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713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967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14.151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013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091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862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05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303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2.21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81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3.512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3.24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98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54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54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54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00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782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19.06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3.697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021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6.17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0.077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2.70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7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4.96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8.91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58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747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2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7.52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017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4.93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5.788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7.34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15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5.011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39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984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9.59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640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386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0.021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447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5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30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3.524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9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23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80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30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67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1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28.749</w:t>
            </w:r>
          </w:p>
        </w:tc>
      </w:tr>
      <w:tr w:rsidR="00FC66F6" w:rsidRPr="00395EED" w:rsidTr="00615BA0">
        <w:trPr>
          <w:trHeight w:val="270"/>
        </w:trPr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15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32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627</w:t>
            </w:r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19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4.11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13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185</w:t>
            </w:r>
          </w:p>
        </w:tc>
        <w:tc>
          <w:tcPr>
            <w:tcW w:w="863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2.29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395EED">
              <w:rPr>
                <w:rFonts w:ascii="Courier New" w:eastAsia="Times New Roman" w:hAnsi="Courier New" w:cs="Courier New"/>
                <w:sz w:val="18"/>
                <w:szCs w:val="18"/>
              </w:rPr>
              <w:t>3.54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395EE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395EED">
              <w:rPr>
                <w:rFonts w:ascii="Courier New" w:eastAsia="Times New Roman" w:hAnsi="Courier New" w:cs="Courier New"/>
                <w:sz w:val="20"/>
                <w:szCs w:val="20"/>
              </w:rPr>
              <w:t>31.148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715DDD" w:rsidRDefault="00FC66F6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20</w:t>
      </w:r>
    </w:p>
    <w:p w:rsidR="00FC66F6" w:rsidRPr="007F6A1D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ccesiv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val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2)</w:t>
      </w:r>
    </w:p>
    <w:tbl>
      <w:tblPr>
        <w:tblW w:w="10969" w:type="dxa"/>
        <w:tblInd w:w="-16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57"/>
        <w:gridCol w:w="757"/>
        <w:gridCol w:w="757"/>
        <w:gridCol w:w="789"/>
        <w:gridCol w:w="757"/>
        <w:gridCol w:w="757"/>
        <w:gridCol w:w="757"/>
        <w:gridCol w:w="757"/>
        <w:gridCol w:w="757"/>
        <w:gridCol w:w="757"/>
        <w:gridCol w:w="757"/>
        <w:gridCol w:w="757"/>
        <w:gridCol w:w="773"/>
        <w:gridCol w:w="1080"/>
      </w:tblGrid>
      <w:tr w:rsidR="00FC66F6" w:rsidRPr="007F6A1D" w:rsidTr="00715DDD">
        <w:trPr>
          <w:trHeight w:val="270"/>
        </w:trPr>
        <w:tc>
          <w:tcPr>
            <w:tcW w:w="9889" w:type="dxa"/>
            <w:gridSpan w:val="13"/>
            <w:shd w:val="clear" w:color="auto" w:fill="auto"/>
            <w:noWrap/>
            <w:vAlign w:val="center"/>
            <w:hideMark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 xml:space="preserve">No item </w:t>
            </w:r>
            <w:proofErr w:type="spellStart"/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shd w:val="clear" w:color="auto" w:fill="auto"/>
            <w:noWrap/>
            <w:vAlign w:val="center"/>
            <w:hideMark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789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0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1</w:t>
            </w:r>
          </w:p>
        </w:tc>
        <w:tc>
          <w:tcPr>
            <w:tcW w:w="757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2</w:t>
            </w:r>
          </w:p>
        </w:tc>
        <w:tc>
          <w:tcPr>
            <w:tcW w:w="773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3</w:t>
            </w:r>
          </w:p>
        </w:tc>
        <w:tc>
          <w:tcPr>
            <w:tcW w:w="1080" w:type="dxa"/>
            <w:vMerge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46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54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4.658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51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6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0.62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6.91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50.73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1.59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1.542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021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591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92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07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8.512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2.13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9.24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9.99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6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6.08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059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201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6.082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7.848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91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311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39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8.25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6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72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62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30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9.17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9.469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3.50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2.379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31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85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42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2.02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8.48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2.12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31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2.91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3.63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201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13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9.25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91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63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8.514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36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7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453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7.639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6.57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65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02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50.73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3.465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92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366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37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4.470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08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6.092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0.991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3.468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0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1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2.777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9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3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11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8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8.138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2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9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09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0.278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9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4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4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09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43.049</w:t>
            </w:r>
          </w:p>
        </w:tc>
      </w:tr>
      <w:tr w:rsidR="00FC66F6" w:rsidRPr="007F6A1D" w:rsidTr="00715DDD">
        <w:trPr>
          <w:trHeight w:val="270"/>
        </w:trPr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96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1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78</w:t>
            </w:r>
          </w:p>
        </w:tc>
        <w:tc>
          <w:tcPr>
            <w:tcW w:w="789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5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22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13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562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5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128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4</w:t>
            </w:r>
          </w:p>
        </w:tc>
        <w:tc>
          <w:tcPr>
            <w:tcW w:w="757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13</w:t>
            </w:r>
          </w:p>
        </w:tc>
        <w:tc>
          <w:tcPr>
            <w:tcW w:w="773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5.919</w:t>
            </w:r>
          </w:p>
        </w:tc>
      </w:tr>
    </w:tbl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715DDD" w:rsidRPr="00715DDD" w:rsidRDefault="00715DDD" w:rsidP="00715DD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Pr="004F61DA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21</w:t>
      </w: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ccesiv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val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X3)</w:t>
      </w:r>
    </w:p>
    <w:tbl>
      <w:tblPr>
        <w:tblW w:w="9720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  <w:gridCol w:w="1080"/>
        <w:gridCol w:w="1080"/>
      </w:tblGrid>
      <w:tr w:rsidR="00FC66F6" w:rsidRPr="007F6A1D" w:rsidTr="00615BA0">
        <w:trPr>
          <w:trHeight w:val="270"/>
        </w:trPr>
        <w:tc>
          <w:tcPr>
            <w:tcW w:w="8640" w:type="dxa"/>
            <w:gridSpan w:val="8"/>
            <w:shd w:val="clear" w:color="auto" w:fill="auto"/>
            <w:noWrap/>
            <w:vAlign w:val="center"/>
            <w:hideMark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 xml:space="preserve">NO item </w:t>
            </w:r>
            <w:proofErr w:type="spellStart"/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pertanyaan</w:t>
            </w:r>
            <w:proofErr w:type="spellEnd"/>
          </w:p>
        </w:tc>
        <w:tc>
          <w:tcPr>
            <w:tcW w:w="1080" w:type="dxa"/>
            <w:vMerge w:val="restart"/>
            <w:shd w:val="clear" w:color="auto" w:fill="auto"/>
            <w:noWrap/>
            <w:vAlign w:val="center"/>
            <w:hideMark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TOTAL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  <w:t>8</w:t>
            </w:r>
          </w:p>
        </w:tc>
        <w:tc>
          <w:tcPr>
            <w:tcW w:w="1080" w:type="dxa"/>
            <w:vMerge/>
            <w:shd w:val="clear" w:color="auto" w:fill="auto"/>
            <w:noWrap/>
            <w:vAlign w:val="bottom"/>
          </w:tcPr>
          <w:p w:rsidR="00FC66F6" w:rsidRPr="007F6A1D" w:rsidRDefault="00FC66F6" w:rsidP="00615BA0">
            <w:pPr>
              <w:spacing w:after="0" w:line="240" w:lineRule="auto"/>
              <w:jc w:val="center"/>
              <w:rPr>
                <w:rFonts w:ascii="Courier New" w:eastAsia="Times New Roman" w:hAnsi="Courier New" w:cs="Courier New"/>
                <w:b/>
                <w:bCs/>
                <w:sz w:val="20"/>
                <w:szCs w:val="20"/>
              </w:rPr>
            </w:pP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9.34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6.87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0.90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0.58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8.149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5.723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0.90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3.07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0.90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5.698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3.14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0.90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513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508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5.745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8.13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229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1.725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091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0.56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2.988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5.791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3.155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0.90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428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01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415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9.42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30.90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5.75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lastRenderedPageBreak/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45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45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319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7.97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371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7.11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3.07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7.58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6.991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45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4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5.75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1.939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45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2.00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5.745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1.846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1.481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9.42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415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580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8.243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1.568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9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0.601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9.122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4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9.393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75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6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2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6.997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1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17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68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83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4.596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25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24.724</w:t>
            </w:r>
          </w:p>
        </w:tc>
      </w:tr>
      <w:tr w:rsidR="00FC66F6" w:rsidRPr="007F6A1D" w:rsidTr="00615BA0">
        <w:trPr>
          <w:trHeight w:val="270"/>
        </w:trPr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378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74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2.415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351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18"/>
                <w:szCs w:val="18"/>
              </w:rPr>
            </w:pPr>
            <w:r w:rsidRPr="007F6A1D">
              <w:rPr>
                <w:rFonts w:ascii="Courier New" w:eastAsia="Times New Roman" w:hAnsi="Courier New" w:cs="Courier New"/>
                <w:sz w:val="18"/>
                <w:szCs w:val="18"/>
              </w:rPr>
              <w:t>3.58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:rsidR="00FC66F6" w:rsidRPr="007F6A1D" w:rsidRDefault="00FC66F6" w:rsidP="00615BA0">
            <w:pPr>
              <w:spacing w:after="0" w:line="240" w:lineRule="auto"/>
              <w:jc w:val="right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F6A1D">
              <w:rPr>
                <w:rFonts w:ascii="Courier New" w:eastAsia="Times New Roman" w:hAnsi="Courier New" w:cs="Courier New"/>
                <w:sz w:val="20"/>
                <w:szCs w:val="20"/>
              </w:rPr>
              <w:t>18.108</w:t>
            </w:r>
          </w:p>
        </w:tc>
      </w:tr>
    </w:tbl>
    <w:p w:rsidR="00FC66F6" w:rsidRPr="007F6A1D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4F61DA"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 w:rsidRPr="004F61DA">
        <w:rPr>
          <w:rFonts w:ascii="Times New Roman" w:hAnsi="Times New Roman" w:cs="Times New Roman"/>
          <w:b/>
          <w:sz w:val="24"/>
          <w:szCs w:val="24"/>
        </w:rPr>
        <w:t xml:space="preserve"> 22</w:t>
      </w:r>
    </w:p>
    <w:p w:rsidR="00530509" w:rsidRPr="004B559D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Normalitas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>)</w:t>
      </w:r>
    </w:p>
    <w:p w:rsidR="00530509" w:rsidRP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CBB265" wp14:editId="0587AC4E">
            <wp:extent cx="5943600" cy="349567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9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0E9D71F" wp14:editId="65EE8F3C">
            <wp:extent cx="5943600" cy="3499930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99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53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1"/>
        <w:gridCol w:w="1438"/>
        <w:gridCol w:w="1469"/>
      </w:tblGrid>
      <w:tr w:rsidR="00530509" w:rsidRPr="00077661" w:rsidTr="00754A00">
        <w:trPr>
          <w:cantSplit/>
        </w:trPr>
        <w:tc>
          <w:tcPr>
            <w:tcW w:w="5336" w:type="dxa"/>
            <w:gridSpan w:val="3"/>
            <w:shd w:val="clear" w:color="auto" w:fill="auto"/>
            <w:vAlign w:val="center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077661">
              <w:rPr>
                <w:rFonts w:ascii="Arial" w:hAnsi="Arial" w:cs="Arial"/>
                <w:b/>
                <w:bCs/>
              </w:rPr>
              <w:t>One-Sample Kolmogorov-Smirnov Test</w:t>
            </w:r>
          </w:p>
        </w:tc>
      </w:tr>
      <w:tr w:rsidR="00530509" w:rsidRPr="00077661" w:rsidTr="00754A00">
        <w:trPr>
          <w:cantSplit/>
        </w:trPr>
        <w:tc>
          <w:tcPr>
            <w:tcW w:w="3868" w:type="dxa"/>
            <w:gridSpan w:val="2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68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Unstandardized Residual</w:t>
            </w:r>
          </w:p>
        </w:tc>
      </w:tr>
      <w:tr w:rsidR="00530509" w:rsidRPr="00077661" w:rsidTr="00754A00">
        <w:trPr>
          <w:cantSplit/>
        </w:trPr>
        <w:tc>
          <w:tcPr>
            <w:tcW w:w="3868" w:type="dxa"/>
            <w:gridSpan w:val="2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N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5</w:t>
            </w:r>
          </w:p>
        </w:tc>
      </w:tr>
      <w:tr w:rsidR="00530509" w:rsidRPr="00077661" w:rsidTr="00754A00">
        <w:trPr>
          <w:cantSplit/>
        </w:trPr>
        <w:tc>
          <w:tcPr>
            <w:tcW w:w="2431" w:type="dxa"/>
            <w:vMerge w:val="restart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Normal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Parameters</w:t>
            </w:r>
            <w:r w:rsidRPr="00077661">
              <w:rPr>
                <w:rFonts w:ascii="Arial" w:hAnsi="Arial" w:cs="Arial"/>
                <w:sz w:val="18"/>
                <w:szCs w:val="18"/>
                <w:vertAlign w:val="superscript"/>
              </w:rPr>
              <w:t>a,b</w:t>
            </w:r>
            <w:proofErr w:type="spellEnd"/>
          </w:p>
        </w:tc>
        <w:tc>
          <w:tcPr>
            <w:tcW w:w="143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ean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000000</w:t>
            </w:r>
          </w:p>
        </w:tc>
      </w:tr>
      <w:tr w:rsidR="00530509" w:rsidRPr="00077661" w:rsidTr="00754A00">
        <w:trPr>
          <w:cantSplit/>
        </w:trPr>
        <w:tc>
          <w:tcPr>
            <w:tcW w:w="2431" w:type="dxa"/>
            <w:vMerge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3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d. Deviation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3.54391004</w:t>
            </w:r>
          </w:p>
        </w:tc>
      </w:tr>
      <w:tr w:rsidR="00530509" w:rsidRPr="00077661" w:rsidTr="00754A00">
        <w:trPr>
          <w:cantSplit/>
        </w:trPr>
        <w:tc>
          <w:tcPr>
            <w:tcW w:w="2431" w:type="dxa"/>
            <w:vMerge w:val="restart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ost Extreme Differences</w:t>
            </w:r>
          </w:p>
        </w:tc>
        <w:tc>
          <w:tcPr>
            <w:tcW w:w="143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Absolute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60</w:t>
            </w:r>
          </w:p>
        </w:tc>
      </w:tr>
      <w:tr w:rsidR="00530509" w:rsidRPr="00077661" w:rsidTr="00754A00">
        <w:trPr>
          <w:cantSplit/>
        </w:trPr>
        <w:tc>
          <w:tcPr>
            <w:tcW w:w="2431" w:type="dxa"/>
            <w:vMerge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3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Positive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60</w:t>
            </w:r>
          </w:p>
        </w:tc>
      </w:tr>
      <w:tr w:rsidR="00530509" w:rsidRPr="00077661" w:rsidTr="00754A00">
        <w:trPr>
          <w:cantSplit/>
        </w:trPr>
        <w:tc>
          <w:tcPr>
            <w:tcW w:w="2431" w:type="dxa"/>
            <w:vMerge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3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Negative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-.033</w:t>
            </w:r>
          </w:p>
        </w:tc>
      </w:tr>
      <w:tr w:rsidR="00530509" w:rsidRPr="00077661" w:rsidTr="00754A00">
        <w:trPr>
          <w:cantSplit/>
        </w:trPr>
        <w:tc>
          <w:tcPr>
            <w:tcW w:w="3868" w:type="dxa"/>
            <w:gridSpan w:val="2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est Statistic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60</w:t>
            </w:r>
          </w:p>
        </w:tc>
      </w:tr>
      <w:tr w:rsidR="00530509" w:rsidRPr="00077661" w:rsidTr="00754A00">
        <w:trPr>
          <w:cantSplit/>
        </w:trPr>
        <w:tc>
          <w:tcPr>
            <w:tcW w:w="3868" w:type="dxa"/>
            <w:gridSpan w:val="2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Asymp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>. Sig. (2-tailed)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00</w:t>
            </w:r>
            <w:r w:rsidRPr="00077661">
              <w:rPr>
                <w:rFonts w:ascii="Arial" w:hAnsi="Arial" w:cs="Arial"/>
                <w:sz w:val="18"/>
                <w:szCs w:val="18"/>
                <w:vertAlign w:val="superscript"/>
              </w:rPr>
              <w:t>c,d</w:t>
            </w:r>
          </w:p>
        </w:tc>
      </w:tr>
      <w:tr w:rsidR="00530509" w:rsidRPr="00077661" w:rsidTr="00754A00">
        <w:trPr>
          <w:cantSplit/>
        </w:trPr>
        <w:tc>
          <w:tcPr>
            <w:tcW w:w="5336" w:type="dxa"/>
            <w:gridSpan w:val="3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a. Test distribution is Normal.</w:t>
            </w:r>
          </w:p>
        </w:tc>
      </w:tr>
      <w:tr w:rsidR="00530509" w:rsidRPr="00077661" w:rsidTr="00754A00">
        <w:trPr>
          <w:cantSplit/>
        </w:trPr>
        <w:tc>
          <w:tcPr>
            <w:tcW w:w="5336" w:type="dxa"/>
            <w:gridSpan w:val="3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. Calculated from data.</w:t>
            </w:r>
          </w:p>
        </w:tc>
      </w:tr>
      <w:tr w:rsidR="00530509" w:rsidRPr="00077661" w:rsidTr="00754A00">
        <w:trPr>
          <w:cantSplit/>
        </w:trPr>
        <w:tc>
          <w:tcPr>
            <w:tcW w:w="5336" w:type="dxa"/>
            <w:gridSpan w:val="3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077661">
              <w:rPr>
                <w:rFonts w:ascii="Arial" w:hAnsi="Arial" w:cs="Arial"/>
                <w:sz w:val="18"/>
                <w:szCs w:val="18"/>
              </w:rPr>
              <w:t>c</w:t>
            </w:r>
            <w:proofErr w:type="gramEnd"/>
            <w:r w:rsidRPr="00077661">
              <w:rPr>
                <w:rFonts w:ascii="Arial" w:hAnsi="Arial" w:cs="Arial"/>
                <w:sz w:val="18"/>
                <w:szCs w:val="18"/>
              </w:rPr>
              <w:t xml:space="preserve">.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Lilliefors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Significance Correction.</w:t>
            </w:r>
          </w:p>
        </w:tc>
      </w:tr>
      <w:tr w:rsidR="00530509" w:rsidRPr="00077661" w:rsidTr="00754A00">
        <w:trPr>
          <w:cantSplit/>
        </w:trPr>
        <w:tc>
          <w:tcPr>
            <w:tcW w:w="5336" w:type="dxa"/>
            <w:gridSpan w:val="3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d. This is a lower bound of the true significance.</w:t>
            </w:r>
          </w:p>
        </w:tc>
      </w:tr>
    </w:tbl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Default="00715DDD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3</w:t>
      </w:r>
    </w:p>
    <w:p w:rsidR="00530509" w:rsidRPr="004B559D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Multikolonieritas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>)</w:t>
      </w:r>
    </w:p>
    <w:tbl>
      <w:tblPr>
        <w:tblW w:w="10819" w:type="dxa"/>
        <w:tblInd w:w="-15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3"/>
        <w:gridCol w:w="2107"/>
        <w:gridCol w:w="1400"/>
        <w:gridCol w:w="1120"/>
        <w:gridCol w:w="1350"/>
        <w:gridCol w:w="900"/>
        <w:gridCol w:w="900"/>
        <w:gridCol w:w="1191"/>
        <w:gridCol w:w="1078"/>
      </w:tblGrid>
      <w:tr w:rsidR="00530509" w:rsidRPr="00077661" w:rsidTr="00715DDD">
        <w:trPr>
          <w:cantSplit/>
        </w:trPr>
        <w:tc>
          <w:tcPr>
            <w:tcW w:w="10819" w:type="dxa"/>
            <w:gridSpan w:val="9"/>
            <w:shd w:val="clear" w:color="auto" w:fill="auto"/>
            <w:vAlign w:val="center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proofErr w:type="spellStart"/>
            <w:r w:rsidRPr="00077661">
              <w:rPr>
                <w:rFonts w:ascii="Arial" w:hAnsi="Arial" w:cs="Arial"/>
                <w:b/>
                <w:bCs/>
              </w:rPr>
              <w:t>Coefficients</w:t>
            </w:r>
            <w:r w:rsidRPr="00077661">
              <w:rPr>
                <w:rFonts w:ascii="Arial" w:hAnsi="Arial" w:cs="Arial"/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530509" w:rsidRPr="00077661" w:rsidTr="00715DDD">
        <w:trPr>
          <w:cantSplit/>
        </w:trPr>
        <w:tc>
          <w:tcPr>
            <w:tcW w:w="2880" w:type="dxa"/>
            <w:gridSpan w:val="2"/>
            <w:vMerge w:val="restart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20" w:type="dxa"/>
            <w:gridSpan w:val="2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-229" w:right="60" w:firstLine="2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350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900" w:type="dxa"/>
            <w:vMerge w:val="restart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900" w:type="dxa"/>
            <w:vMerge w:val="restart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  <w:tc>
          <w:tcPr>
            <w:tcW w:w="2269" w:type="dxa"/>
            <w:gridSpan w:val="2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Collinearity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Statistics</w:t>
            </w:r>
          </w:p>
        </w:tc>
      </w:tr>
      <w:tr w:rsidR="00530509" w:rsidRPr="00077661" w:rsidTr="00715DDD">
        <w:trPr>
          <w:cantSplit/>
        </w:trPr>
        <w:tc>
          <w:tcPr>
            <w:tcW w:w="2880" w:type="dxa"/>
            <w:gridSpan w:val="2"/>
            <w:vMerge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00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120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350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900" w:type="dxa"/>
            <w:vMerge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91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olerance</w:t>
            </w:r>
          </w:p>
        </w:tc>
        <w:tc>
          <w:tcPr>
            <w:tcW w:w="1078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VIF</w:t>
            </w:r>
          </w:p>
        </w:tc>
      </w:tr>
      <w:tr w:rsidR="00530509" w:rsidRPr="00077661" w:rsidTr="00715DDD">
        <w:trPr>
          <w:cantSplit/>
        </w:trPr>
        <w:tc>
          <w:tcPr>
            <w:tcW w:w="773" w:type="dxa"/>
            <w:vMerge w:val="restart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10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4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.326</w:t>
            </w:r>
          </w:p>
        </w:tc>
        <w:tc>
          <w:tcPr>
            <w:tcW w:w="112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3.726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698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95</w:t>
            </w:r>
          </w:p>
        </w:tc>
        <w:tc>
          <w:tcPr>
            <w:tcW w:w="1191" w:type="dxa"/>
            <w:shd w:val="clear" w:color="auto" w:fill="auto"/>
            <w:vAlign w:val="center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8" w:type="dxa"/>
            <w:shd w:val="clear" w:color="auto" w:fill="auto"/>
            <w:vAlign w:val="center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30509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0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  <w:tc>
          <w:tcPr>
            <w:tcW w:w="14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80</w:t>
            </w:r>
          </w:p>
        </w:tc>
        <w:tc>
          <w:tcPr>
            <w:tcW w:w="112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21</w:t>
            </w:r>
          </w:p>
        </w:tc>
        <w:tc>
          <w:tcPr>
            <w:tcW w:w="135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304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327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23</w:t>
            </w:r>
          </w:p>
        </w:tc>
        <w:tc>
          <w:tcPr>
            <w:tcW w:w="1191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526</w:t>
            </w:r>
          </w:p>
        </w:tc>
        <w:tc>
          <w:tcPr>
            <w:tcW w:w="107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900</w:t>
            </w:r>
          </w:p>
        </w:tc>
      </w:tr>
      <w:tr w:rsidR="00530509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0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</w:p>
        </w:tc>
        <w:tc>
          <w:tcPr>
            <w:tcW w:w="14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34</w:t>
            </w:r>
          </w:p>
        </w:tc>
        <w:tc>
          <w:tcPr>
            <w:tcW w:w="112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08</w:t>
            </w:r>
          </w:p>
        </w:tc>
        <w:tc>
          <w:tcPr>
            <w:tcW w:w="135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36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163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1191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756</w:t>
            </w:r>
          </w:p>
        </w:tc>
        <w:tc>
          <w:tcPr>
            <w:tcW w:w="107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323</w:t>
            </w:r>
          </w:p>
        </w:tc>
      </w:tr>
      <w:tr w:rsidR="00530509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07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14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73</w:t>
            </w:r>
          </w:p>
        </w:tc>
        <w:tc>
          <w:tcPr>
            <w:tcW w:w="112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31</w:t>
            </w:r>
          </w:p>
        </w:tc>
        <w:tc>
          <w:tcPr>
            <w:tcW w:w="135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69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084</w:t>
            </w:r>
          </w:p>
        </w:tc>
        <w:tc>
          <w:tcPr>
            <w:tcW w:w="900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41</w:t>
            </w:r>
          </w:p>
        </w:tc>
        <w:tc>
          <w:tcPr>
            <w:tcW w:w="1191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540</w:t>
            </w:r>
          </w:p>
        </w:tc>
        <w:tc>
          <w:tcPr>
            <w:tcW w:w="107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853</w:t>
            </w:r>
          </w:p>
        </w:tc>
      </w:tr>
      <w:tr w:rsidR="00530509" w:rsidRPr="00077661" w:rsidTr="00715DDD">
        <w:trPr>
          <w:cantSplit/>
        </w:trPr>
        <w:tc>
          <w:tcPr>
            <w:tcW w:w="10819" w:type="dxa"/>
            <w:gridSpan w:val="9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a. Dependent Variable: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inerja</w:t>
            </w:r>
            <w:proofErr w:type="spellEnd"/>
          </w:p>
        </w:tc>
      </w:tr>
    </w:tbl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15DDD" w:rsidRPr="00530509" w:rsidRDefault="00715DDD" w:rsidP="00530509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4</w:t>
      </w: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eteroskedastisitas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>)</w:t>
      </w:r>
    </w:p>
    <w:p w:rsidR="006D6985" w:rsidRDefault="006D6985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6D6985" w:rsidRDefault="006D6985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A56EF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BF9DBDF" wp14:editId="0B74C325">
            <wp:extent cx="4372303" cy="2569061"/>
            <wp:effectExtent l="0" t="0" r="0" b="3175"/>
            <wp:docPr id="1368" name="Picture 13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3557" cy="25756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D6985" w:rsidRPr="004B559D" w:rsidRDefault="006D6985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pPr w:leftFromText="180" w:rightFromText="180" w:vertAnchor="text" w:horzAnchor="margin" w:tblpY="139"/>
        <w:tblW w:w="86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0"/>
        <w:gridCol w:w="2286"/>
        <w:gridCol w:w="1371"/>
        <w:gridCol w:w="1372"/>
        <w:gridCol w:w="1514"/>
        <w:gridCol w:w="1056"/>
        <w:gridCol w:w="1056"/>
      </w:tblGrid>
      <w:tr w:rsidR="00820D85" w:rsidTr="006D6985">
        <w:trPr>
          <w:cantSplit/>
          <w:trHeight w:val="290"/>
        </w:trPr>
        <w:tc>
          <w:tcPr>
            <w:tcW w:w="869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  <w:b/>
                <w:bCs/>
              </w:rPr>
              <w:t>Coefficients</w:t>
            </w:r>
            <w:r>
              <w:rPr>
                <w:rFonts w:ascii="Arial" w:hAnsi="Arial" w:cs="Arial"/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820D85" w:rsidTr="006D6985">
        <w:trPr>
          <w:cantSplit/>
          <w:trHeight w:val="485"/>
        </w:trPr>
        <w:tc>
          <w:tcPr>
            <w:tcW w:w="2326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74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105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820D85" w:rsidTr="006D6985">
        <w:trPr>
          <w:cantSplit/>
          <w:trHeight w:val="169"/>
        </w:trPr>
        <w:tc>
          <w:tcPr>
            <w:tcW w:w="2326" w:type="dxa"/>
            <w:gridSpan w:val="2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5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820D85" w:rsidTr="006D6985">
        <w:trPr>
          <w:cantSplit/>
          <w:trHeight w:val="310"/>
        </w:trPr>
        <w:tc>
          <w:tcPr>
            <w:tcW w:w="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948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250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754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84</w:t>
            </w:r>
          </w:p>
        </w:tc>
      </w:tr>
      <w:tr w:rsidR="00820D85" w:rsidTr="006D6985">
        <w:trPr>
          <w:cantSplit/>
          <w:trHeight w:val="252"/>
        </w:trPr>
        <w:tc>
          <w:tcPr>
            <w:tcW w:w="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97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73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231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33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188</w:t>
            </w:r>
          </w:p>
        </w:tc>
      </w:tr>
      <w:tr w:rsidR="00820D85" w:rsidTr="006D6985">
        <w:trPr>
          <w:cantSplit/>
          <w:trHeight w:val="252"/>
        </w:trPr>
        <w:tc>
          <w:tcPr>
            <w:tcW w:w="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62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65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138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953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344</w:t>
            </w:r>
          </w:p>
        </w:tc>
      </w:tr>
      <w:tr w:rsidR="00820D85" w:rsidTr="006D6985">
        <w:trPr>
          <w:cantSplit/>
          <w:trHeight w:val="252"/>
        </w:trPr>
        <w:tc>
          <w:tcPr>
            <w:tcW w:w="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20D85" w:rsidRDefault="00820D85" w:rsidP="00820D85">
            <w:pPr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076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079</w:t>
            </w:r>
          </w:p>
        </w:tc>
        <w:tc>
          <w:tcPr>
            <w:tcW w:w="15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165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.967</w:t>
            </w:r>
          </w:p>
        </w:tc>
        <w:tc>
          <w:tcPr>
            <w:tcW w:w="10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.337</w:t>
            </w:r>
          </w:p>
        </w:tc>
      </w:tr>
      <w:tr w:rsidR="00820D85" w:rsidTr="006D6985">
        <w:trPr>
          <w:cantSplit/>
          <w:trHeight w:val="252"/>
        </w:trPr>
        <w:tc>
          <w:tcPr>
            <w:tcW w:w="869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820D85" w:rsidRDefault="00820D85" w:rsidP="00820D8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. Dependent Variable: RES2</w:t>
            </w:r>
          </w:p>
        </w:tc>
      </w:tr>
    </w:tbl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3654A" w:rsidRPr="00B3654A" w:rsidRDefault="00B3654A" w:rsidP="00B3654A">
      <w:pPr>
        <w:tabs>
          <w:tab w:val="left" w:pos="811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5</w:t>
      </w:r>
    </w:p>
    <w:p w:rsidR="00530509" w:rsidRPr="004B559D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Asums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Autokorelas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>)</w:t>
      </w:r>
    </w:p>
    <w:p w:rsid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731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5"/>
        <w:gridCol w:w="1024"/>
        <w:gridCol w:w="1086"/>
        <w:gridCol w:w="1469"/>
        <w:gridCol w:w="1469"/>
        <w:gridCol w:w="1469"/>
      </w:tblGrid>
      <w:tr w:rsidR="00530509" w:rsidRPr="00077661" w:rsidTr="00754A00">
        <w:trPr>
          <w:cantSplit/>
        </w:trPr>
        <w:tc>
          <w:tcPr>
            <w:tcW w:w="7309" w:type="dxa"/>
            <w:gridSpan w:val="6"/>
            <w:shd w:val="clear" w:color="auto" w:fill="auto"/>
            <w:vAlign w:val="center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r w:rsidRPr="00077661">
              <w:rPr>
                <w:rFonts w:ascii="Arial" w:hAnsi="Arial" w:cs="Arial"/>
                <w:b/>
                <w:bCs/>
              </w:rPr>
              <w:t xml:space="preserve">Model </w:t>
            </w:r>
            <w:proofErr w:type="spellStart"/>
            <w:r w:rsidRPr="00077661">
              <w:rPr>
                <w:rFonts w:ascii="Arial" w:hAnsi="Arial" w:cs="Arial"/>
                <w:b/>
                <w:bCs/>
              </w:rPr>
              <w:t>Summary</w:t>
            </w:r>
            <w:r w:rsidRPr="00077661">
              <w:rPr>
                <w:rFonts w:ascii="Arial" w:hAnsi="Arial" w:cs="Arial"/>
                <w:b/>
                <w:bCs/>
                <w:vertAlign w:val="superscript"/>
              </w:rPr>
              <w:t>b</w:t>
            </w:r>
            <w:proofErr w:type="spellEnd"/>
          </w:p>
        </w:tc>
      </w:tr>
      <w:tr w:rsidR="00530509" w:rsidRPr="00077661" w:rsidTr="00754A00">
        <w:trPr>
          <w:cantSplit/>
        </w:trPr>
        <w:tc>
          <w:tcPr>
            <w:tcW w:w="795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086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468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468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  <w:tc>
          <w:tcPr>
            <w:tcW w:w="1468" w:type="dxa"/>
            <w:shd w:val="clear" w:color="auto" w:fill="auto"/>
            <w:vAlign w:val="bottom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Durbin-Watson</w:t>
            </w:r>
          </w:p>
        </w:tc>
      </w:tr>
      <w:tr w:rsidR="00530509" w:rsidRPr="00077661" w:rsidTr="00754A00">
        <w:trPr>
          <w:cantSplit/>
        </w:trPr>
        <w:tc>
          <w:tcPr>
            <w:tcW w:w="795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24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672</w:t>
            </w:r>
            <w:r w:rsidRPr="00077661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86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451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424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3.630</w:t>
            </w:r>
          </w:p>
        </w:tc>
        <w:tc>
          <w:tcPr>
            <w:tcW w:w="1468" w:type="dxa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008</w:t>
            </w:r>
          </w:p>
        </w:tc>
      </w:tr>
      <w:tr w:rsidR="00530509" w:rsidRPr="00077661" w:rsidTr="00754A00">
        <w:trPr>
          <w:cantSplit/>
        </w:trPr>
        <w:tc>
          <w:tcPr>
            <w:tcW w:w="7309" w:type="dxa"/>
            <w:gridSpan w:val="6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a. Predictors: (Constant),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</w:tr>
      <w:tr w:rsidR="00530509" w:rsidRPr="00077661" w:rsidTr="00754A00">
        <w:trPr>
          <w:cantSplit/>
        </w:trPr>
        <w:tc>
          <w:tcPr>
            <w:tcW w:w="7309" w:type="dxa"/>
            <w:gridSpan w:val="6"/>
            <w:shd w:val="clear" w:color="auto" w:fill="auto"/>
          </w:tcPr>
          <w:p w:rsidR="00530509" w:rsidRPr="00077661" w:rsidRDefault="00530509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b. Dependent Variable: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inerja</w:t>
            </w:r>
            <w:proofErr w:type="spellEnd"/>
          </w:p>
        </w:tc>
      </w:tr>
    </w:tbl>
    <w:p w:rsidR="00530509" w:rsidRPr="00820D85" w:rsidRDefault="00530509" w:rsidP="00820D85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Default="00530509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820D85" w:rsidRPr="004F61DA" w:rsidRDefault="00820D85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30509" w:rsidRPr="00530509" w:rsidRDefault="00530509" w:rsidP="00530509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6</w:t>
      </w:r>
    </w:p>
    <w:p w:rsidR="00FC66F6" w:rsidRPr="004B559D" w:rsidRDefault="00FC66F6" w:rsidP="00FC66F6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B559D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 Linier</w:t>
      </w:r>
      <w:proofErr w:type="gram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Berganda</w:t>
      </w:r>
      <w:proofErr w:type="spellEnd"/>
    </w:p>
    <w:p w:rsidR="00FC66F6" w:rsidRPr="00077661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0819" w:type="dxa"/>
        <w:tblInd w:w="-15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3"/>
        <w:gridCol w:w="2107"/>
        <w:gridCol w:w="1400"/>
        <w:gridCol w:w="1120"/>
        <w:gridCol w:w="1350"/>
        <w:gridCol w:w="900"/>
        <w:gridCol w:w="900"/>
        <w:gridCol w:w="1191"/>
        <w:gridCol w:w="1078"/>
      </w:tblGrid>
      <w:tr w:rsidR="004B559D" w:rsidRPr="00077661" w:rsidTr="00715DDD">
        <w:trPr>
          <w:cantSplit/>
        </w:trPr>
        <w:tc>
          <w:tcPr>
            <w:tcW w:w="10819" w:type="dxa"/>
            <w:gridSpan w:val="9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proofErr w:type="spellStart"/>
            <w:r w:rsidRPr="00077661">
              <w:rPr>
                <w:rFonts w:ascii="Arial" w:hAnsi="Arial" w:cs="Arial"/>
                <w:b/>
                <w:bCs/>
              </w:rPr>
              <w:t>Coefficients</w:t>
            </w:r>
            <w:r w:rsidRPr="00077661">
              <w:rPr>
                <w:rFonts w:ascii="Arial" w:hAnsi="Arial" w:cs="Arial"/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4B559D" w:rsidRPr="00077661" w:rsidTr="00715DDD">
        <w:trPr>
          <w:cantSplit/>
        </w:trPr>
        <w:tc>
          <w:tcPr>
            <w:tcW w:w="2880" w:type="dxa"/>
            <w:gridSpan w:val="2"/>
            <w:vMerge w:val="restart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20" w:type="dxa"/>
            <w:gridSpan w:val="2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-229" w:right="60" w:firstLine="2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350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900" w:type="dxa"/>
            <w:vMerge w:val="restart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900" w:type="dxa"/>
            <w:vMerge w:val="restart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  <w:tc>
          <w:tcPr>
            <w:tcW w:w="2269" w:type="dxa"/>
            <w:gridSpan w:val="2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Collinearity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Statistics</w:t>
            </w:r>
          </w:p>
        </w:tc>
      </w:tr>
      <w:tr w:rsidR="004B559D" w:rsidRPr="00077661" w:rsidTr="00715DDD">
        <w:trPr>
          <w:cantSplit/>
        </w:trPr>
        <w:tc>
          <w:tcPr>
            <w:tcW w:w="2880" w:type="dxa"/>
            <w:gridSpan w:val="2"/>
            <w:vMerge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00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120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350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900" w:type="dxa"/>
            <w:vMerge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91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olerance</w:t>
            </w:r>
          </w:p>
        </w:tc>
        <w:tc>
          <w:tcPr>
            <w:tcW w:w="1078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VIF</w:t>
            </w:r>
          </w:p>
        </w:tc>
      </w:tr>
      <w:tr w:rsidR="004B559D" w:rsidRPr="00077661" w:rsidTr="00715DDD">
        <w:trPr>
          <w:cantSplit/>
        </w:trPr>
        <w:tc>
          <w:tcPr>
            <w:tcW w:w="773" w:type="dxa"/>
            <w:vMerge w:val="restart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107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4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.326</w:t>
            </w:r>
          </w:p>
        </w:tc>
        <w:tc>
          <w:tcPr>
            <w:tcW w:w="112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3.726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698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95</w:t>
            </w:r>
          </w:p>
        </w:tc>
        <w:tc>
          <w:tcPr>
            <w:tcW w:w="1191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8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559D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07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  <w:tc>
          <w:tcPr>
            <w:tcW w:w="14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80</w:t>
            </w:r>
          </w:p>
        </w:tc>
        <w:tc>
          <w:tcPr>
            <w:tcW w:w="112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21</w:t>
            </w:r>
          </w:p>
        </w:tc>
        <w:tc>
          <w:tcPr>
            <w:tcW w:w="135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304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327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23</w:t>
            </w:r>
          </w:p>
        </w:tc>
        <w:tc>
          <w:tcPr>
            <w:tcW w:w="1191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526</w:t>
            </w:r>
          </w:p>
        </w:tc>
        <w:tc>
          <w:tcPr>
            <w:tcW w:w="1078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900</w:t>
            </w:r>
          </w:p>
        </w:tc>
      </w:tr>
      <w:tr w:rsidR="004B559D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07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</w:p>
        </w:tc>
        <w:tc>
          <w:tcPr>
            <w:tcW w:w="14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34</w:t>
            </w:r>
          </w:p>
        </w:tc>
        <w:tc>
          <w:tcPr>
            <w:tcW w:w="112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08</w:t>
            </w:r>
          </w:p>
        </w:tc>
        <w:tc>
          <w:tcPr>
            <w:tcW w:w="135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36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163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1191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756</w:t>
            </w:r>
          </w:p>
        </w:tc>
        <w:tc>
          <w:tcPr>
            <w:tcW w:w="1078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323</w:t>
            </w:r>
          </w:p>
        </w:tc>
      </w:tr>
      <w:tr w:rsidR="004B559D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07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14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73</w:t>
            </w:r>
          </w:p>
        </w:tc>
        <w:tc>
          <w:tcPr>
            <w:tcW w:w="112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31</w:t>
            </w:r>
          </w:p>
        </w:tc>
        <w:tc>
          <w:tcPr>
            <w:tcW w:w="135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69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084</w:t>
            </w:r>
          </w:p>
        </w:tc>
        <w:tc>
          <w:tcPr>
            <w:tcW w:w="900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41</w:t>
            </w:r>
          </w:p>
        </w:tc>
        <w:tc>
          <w:tcPr>
            <w:tcW w:w="1191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540</w:t>
            </w:r>
          </w:p>
        </w:tc>
        <w:tc>
          <w:tcPr>
            <w:tcW w:w="1078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853</w:t>
            </w:r>
          </w:p>
        </w:tc>
      </w:tr>
      <w:tr w:rsidR="004B559D" w:rsidRPr="00077661" w:rsidTr="00715DDD">
        <w:trPr>
          <w:cantSplit/>
        </w:trPr>
        <w:tc>
          <w:tcPr>
            <w:tcW w:w="10819" w:type="dxa"/>
            <w:gridSpan w:val="9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a. Dependent Variable: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inerja</w:t>
            </w:r>
            <w:proofErr w:type="spellEnd"/>
          </w:p>
        </w:tc>
      </w:tr>
    </w:tbl>
    <w:p w:rsidR="00FC66F6" w:rsidRDefault="00FC66F6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4B559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4B559D" w:rsidRPr="00530509" w:rsidRDefault="004B559D" w:rsidP="004B559D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7</w:t>
      </w:r>
    </w:p>
    <w:p w:rsidR="00FC66F6" w:rsidRPr="004B559D" w:rsidRDefault="004B559D" w:rsidP="004B559D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parsial</w:t>
      </w:r>
      <w:proofErr w:type="spellEnd"/>
    </w:p>
    <w:p w:rsidR="00FC66F6" w:rsidRPr="00077661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0819" w:type="dxa"/>
        <w:tblInd w:w="-15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73"/>
        <w:gridCol w:w="2107"/>
        <w:gridCol w:w="1400"/>
        <w:gridCol w:w="1120"/>
        <w:gridCol w:w="1350"/>
        <w:gridCol w:w="900"/>
        <w:gridCol w:w="900"/>
        <w:gridCol w:w="1191"/>
        <w:gridCol w:w="1078"/>
      </w:tblGrid>
      <w:tr w:rsidR="00FC66F6" w:rsidRPr="00077661" w:rsidTr="00715DDD">
        <w:trPr>
          <w:cantSplit/>
        </w:trPr>
        <w:tc>
          <w:tcPr>
            <w:tcW w:w="10819" w:type="dxa"/>
            <w:gridSpan w:val="9"/>
            <w:shd w:val="clear" w:color="auto" w:fill="auto"/>
            <w:vAlign w:val="center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proofErr w:type="spellStart"/>
            <w:r w:rsidRPr="00077661">
              <w:rPr>
                <w:rFonts w:ascii="Arial" w:hAnsi="Arial" w:cs="Arial"/>
                <w:b/>
                <w:bCs/>
              </w:rPr>
              <w:t>Coefficients</w:t>
            </w:r>
            <w:r w:rsidRPr="00077661">
              <w:rPr>
                <w:rFonts w:ascii="Arial" w:hAnsi="Arial" w:cs="Arial"/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FC66F6" w:rsidRPr="00077661" w:rsidTr="00715DDD">
        <w:trPr>
          <w:cantSplit/>
        </w:trPr>
        <w:tc>
          <w:tcPr>
            <w:tcW w:w="2880" w:type="dxa"/>
            <w:gridSpan w:val="2"/>
            <w:vMerge w:val="restart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2520" w:type="dxa"/>
            <w:gridSpan w:val="2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-229" w:right="60" w:firstLine="2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Unstandardized Coefficients</w:t>
            </w:r>
          </w:p>
        </w:tc>
        <w:tc>
          <w:tcPr>
            <w:tcW w:w="1350" w:type="dxa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andardized Coefficients</w:t>
            </w:r>
          </w:p>
        </w:tc>
        <w:tc>
          <w:tcPr>
            <w:tcW w:w="900" w:type="dxa"/>
            <w:vMerge w:val="restart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</w:t>
            </w:r>
          </w:p>
        </w:tc>
        <w:tc>
          <w:tcPr>
            <w:tcW w:w="900" w:type="dxa"/>
            <w:vMerge w:val="restart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  <w:tc>
          <w:tcPr>
            <w:tcW w:w="2269" w:type="dxa"/>
            <w:gridSpan w:val="2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Collinearity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Statistics</w:t>
            </w:r>
          </w:p>
        </w:tc>
      </w:tr>
      <w:tr w:rsidR="00FC66F6" w:rsidRPr="00077661" w:rsidTr="00715DDD">
        <w:trPr>
          <w:cantSplit/>
        </w:trPr>
        <w:tc>
          <w:tcPr>
            <w:tcW w:w="2880" w:type="dxa"/>
            <w:gridSpan w:val="2"/>
            <w:vMerge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00" w:type="dxa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</w:t>
            </w:r>
          </w:p>
        </w:tc>
        <w:tc>
          <w:tcPr>
            <w:tcW w:w="1120" w:type="dxa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td. Error</w:t>
            </w:r>
          </w:p>
        </w:tc>
        <w:tc>
          <w:tcPr>
            <w:tcW w:w="1350" w:type="dxa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Beta</w:t>
            </w:r>
          </w:p>
        </w:tc>
        <w:tc>
          <w:tcPr>
            <w:tcW w:w="900" w:type="dxa"/>
            <w:vMerge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900" w:type="dxa"/>
            <w:vMerge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91" w:type="dxa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olerance</w:t>
            </w:r>
          </w:p>
        </w:tc>
        <w:tc>
          <w:tcPr>
            <w:tcW w:w="1078" w:type="dxa"/>
            <w:shd w:val="clear" w:color="auto" w:fill="auto"/>
            <w:vAlign w:val="bottom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VIF</w:t>
            </w:r>
          </w:p>
        </w:tc>
      </w:tr>
      <w:tr w:rsidR="00FC66F6" w:rsidRPr="00077661" w:rsidTr="00715DDD">
        <w:trPr>
          <w:cantSplit/>
        </w:trPr>
        <w:tc>
          <w:tcPr>
            <w:tcW w:w="773" w:type="dxa"/>
            <w:vMerge w:val="restart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2107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(Constant)</w:t>
            </w:r>
          </w:p>
        </w:tc>
        <w:tc>
          <w:tcPr>
            <w:tcW w:w="14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.326</w:t>
            </w:r>
          </w:p>
        </w:tc>
        <w:tc>
          <w:tcPr>
            <w:tcW w:w="112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3.726</w:t>
            </w:r>
          </w:p>
        </w:tc>
        <w:tc>
          <w:tcPr>
            <w:tcW w:w="1350" w:type="dxa"/>
            <w:shd w:val="clear" w:color="auto" w:fill="auto"/>
            <w:vAlign w:val="center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698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95</w:t>
            </w:r>
          </w:p>
        </w:tc>
        <w:tc>
          <w:tcPr>
            <w:tcW w:w="1191" w:type="dxa"/>
            <w:shd w:val="clear" w:color="auto" w:fill="auto"/>
            <w:vAlign w:val="center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78" w:type="dxa"/>
            <w:shd w:val="clear" w:color="auto" w:fill="auto"/>
            <w:vAlign w:val="center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C66F6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07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  <w:tc>
          <w:tcPr>
            <w:tcW w:w="14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80</w:t>
            </w:r>
          </w:p>
        </w:tc>
        <w:tc>
          <w:tcPr>
            <w:tcW w:w="112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21</w:t>
            </w:r>
          </w:p>
        </w:tc>
        <w:tc>
          <w:tcPr>
            <w:tcW w:w="135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304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327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23</w:t>
            </w:r>
          </w:p>
        </w:tc>
        <w:tc>
          <w:tcPr>
            <w:tcW w:w="1191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526</w:t>
            </w:r>
          </w:p>
        </w:tc>
        <w:tc>
          <w:tcPr>
            <w:tcW w:w="1078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900</w:t>
            </w:r>
          </w:p>
        </w:tc>
      </w:tr>
      <w:tr w:rsidR="00FC66F6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07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</w:p>
        </w:tc>
        <w:tc>
          <w:tcPr>
            <w:tcW w:w="14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34</w:t>
            </w:r>
          </w:p>
        </w:tc>
        <w:tc>
          <w:tcPr>
            <w:tcW w:w="112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08</w:t>
            </w:r>
          </w:p>
        </w:tc>
        <w:tc>
          <w:tcPr>
            <w:tcW w:w="135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36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163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34</w:t>
            </w:r>
          </w:p>
        </w:tc>
        <w:tc>
          <w:tcPr>
            <w:tcW w:w="1191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756</w:t>
            </w:r>
          </w:p>
        </w:tc>
        <w:tc>
          <w:tcPr>
            <w:tcW w:w="1078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323</w:t>
            </w:r>
          </w:p>
        </w:tc>
      </w:tr>
      <w:tr w:rsidR="00FC66F6" w:rsidRPr="00077661" w:rsidTr="00715DDD">
        <w:trPr>
          <w:cantSplit/>
        </w:trPr>
        <w:tc>
          <w:tcPr>
            <w:tcW w:w="773" w:type="dxa"/>
            <w:vMerge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07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</w:p>
        </w:tc>
        <w:tc>
          <w:tcPr>
            <w:tcW w:w="14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73</w:t>
            </w:r>
          </w:p>
        </w:tc>
        <w:tc>
          <w:tcPr>
            <w:tcW w:w="112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131</w:t>
            </w:r>
          </w:p>
        </w:tc>
        <w:tc>
          <w:tcPr>
            <w:tcW w:w="135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269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.084</w:t>
            </w:r>
          </w:p>
        </w:tc>
        <w:tc>
          <w:tcPr>
            <w:tcW w:w="900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41</w:t>
            </w:r>
          </w:p>
        </w:tc>
        <w:tc>
          <w:tcPr>
            <w:tcW w:w="1191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540</w:t>
            </w:r>
          </w:p>
        </w:tc>
        <w:tc>
          <w:tcPr>
            <w:tcW w:w="1078" w:type="dxa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.853</w:t>
            </w:r>
          </w:p>
        </w:tc>
      </w:tr>
      <w:tr w:rsidR="00FC66F6" w:rsidRPr="00077661" w:rsidTr="00715DDD">
        <w:trPr>
          <w:cantSplit/>
        </w:trPr>
        <w:tc>
          <w:tcPr>
            <w:tcW w:w="10819" w:type="dxa"/>
            <w:gridSpan w:val="9"/>
            <w:shd w:val="clear" w:color="auto" w:fill="auto"/>
          </w:tcPr>
          <w:p w:rsidR="00FC66F6" w:rsidRPr="00077661" w:rsidRDefault="00FC66F6" w:rsidP="00615BA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a. Dependent Variable: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inerja</w:t>
            </w:r>
            <w:proofErr w:type="spellEnd"/>
          </w:p>
        </w:tc>
      </w:tr>
    </w:tbl>
    <w:p w:rsidR="00FC66F6" w:rsidRPr="00077661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B559D" w:rsidRPr="00530509" w:rsidRDefault="004B559D" w:rsidP="004B559D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8</w:t>
      </w:r>
    </w:p>
    <w:p w:rsidR="004B559D" w:rsidRPr="004B559D" w:rsidRDefault="004B559D" w:rsidP="004B559D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4A00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="00754A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B559D">
        <w:rPr>
          <w:rFonts w:ascii="Times New Roman" w:hAnsi="Times New Roman" w:cs="Times New Roman"/>
          <w:sz w:val="24"/>
          <w:szCs w:val="24"/>
        </w:rPr>
        <w:t>Simultan</w:t>
      </w:r>
      <w:proofErr w:type="spellEnd"/>
    </w:p>
    <w:p w:rsidR="004B559D" w:rsidRPr="00CC3843" w:rsidRDefault="004B559D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tbl>
      <w:tblPr>
        <w:tblW w:w="796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3"/>
        <w:gridCol w:w="1284"/>
        <w:gridCol w:w="1469"/>
        <w:gridCol w:w="1025"/>
        <w:gridCol w:w="1408"/>
        <w:gridCol w:w="1025"/>
        <w:gridCol w:w="1025"/>
      </w:tblGrid>
      <w:tr w:rsidR="004B559D" w:rsidRPr="00077661" w:rsidTr="00754A00">
        <w:trPr>
          <w:cantSplit/>
        </w:trPr>
        <w:tc>
          <w:tcPr>
            <w:tcW w:w="7965" w:type="dxa"/>
            <w:gridSpan w:val="7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</w:rPr>
            </w:pPr>
            <w:proofErr w:type="spellStart"/>
            <w:r w:rsidRPr="00077661">
              <w:rPr>
                <w:rFonts w:ascii="Arial" w:hAnsi="Arial" w:cs="Arial"/>
                <w:b/>
                <w:bCs/>
              </w:rPr>
              <w:t>ANOVA</w:t>
            </w:r>
            <w:r w:rsidRPr="00077661">
              <w:rPr>
                <w:rFonts w:ascii="Arial" w:hAnsi="Arial" w:cs="Arial"/>
                <w:b/>
                <w:bCs/>
                <w:vertAlign w:val="superscript"/>
              </w:rPr>
              <w:t>a</w:t>
            </w:r>
            <w:proofErr w:type="spellEnd"/>
          </w:p>
        </w:tc>
      </w:tr>
      <w:tr w:rsidR="004B559D" w:rsidRPr="00077661" w:rsidTr="00754A00">
        <w:trPr>
          <w:cantSplit/>
        </w:trPr>
        <w:tc>
          <w:tcPr>
            <w:tcW w:w="2018" w:type="dxa"/>
            <w:gridSpan w:val="2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468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um of Squares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407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Mean Square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F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Sig.</w:t>
            </w:r>
          </w:p>
        </w:tc>
      </w:tr>
      <w:tr w:rsidR="004B559D" w:rsidRPr="00077661" w:rsidTr="00754A00">
        <w:trPr>
          <w:cantSplit/>
        </w:trPr>
        <w:tc>
          <w:tcPr>
            <w:tcW w:w="734" w:type="dxa"/>
            <w:vMerge w:val="restart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28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Regression</w:t>
            </w:r>
          </w:p>
        </w:tc>
        <w:tc>
          <w:tcPr>
            <w:tcW w:w="1468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60.347</w:t>
            </w:r>
          </w:p>
        </w:tc>
        <w:tc>
          <w:tcPr>
            <w:tcW w:w="102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407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220.116</w:t>
            </w:r>
          </w:p>
        </w:tc>
        <w:tc>
          <w:tcPr>
            <w:tcW w:w="102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6.705</w:t>
            </w:r>
          </w:p>
        </w:tc>
        <w:tc>
          <w:tcPr>
            <w:tcW w:w="102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.000</w:t>
            </w:r>
            <w:r w:rsidRPr="00077661"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</w:p>
        </w:tc>
      </w:tr>
      <w:tr w:rsidR="004B559D" w:rsidRPr="00077661" w:rsidTr="00754A00">
        <w:trPr>
          <w:cantSplit/>
        </w:trPr>
        <w:tc>
          <w:tcPr>
            <w:tcW w:w="734" w:type="dxa"/>
            <w:vMerge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8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Residual</w:t>
            </w:r>
          </w:p>
        </w:tc>
        <w:tc>
          <w:tcPr>
            <w:tcW w:w="1468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803.795</w:t>
            </w:r>
          </w:p>
        </w:tc>
        <w:tc>
          <w:tcPr>
            <w:tcW w:w="102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1</w:t>
            </w:r>
          </w:p>
        </w:tc>
        <w:tc>
          <w:tcPr>
            <w:tcW w:w="1407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3.177</w:t>
            </w:r>
          </w:p>
        </w:tc>
        <w:tc>
          <w:tcPr>
            <w:tcW w:w="1024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559D" w:rsidRPr="00077661" w:rsidTr="00754A00">
        <w:trPr>
          <w:cantSplit/>
        </w:trPr>
        <w:tc>
          <w:tcPr>
            <w:tcW w:w="734" w:type="dxa"/>
            <w:vMerge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468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1464.142</w:t>
            </w:r>
          </w:p>
        </w:tc>
        <w:tc>
          <w:tcPr>
            <w:tcW w:w="1024" w:type="dxa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>64</w:t>
            </w:r>
          </w:p>
        </w:tc>
        <w:tc>
          <w:tcPr>
            <w:tcW w:w="1407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4" w:type="dxa"/>
            <w:shd w:val="clear" w:color="auto" w:fill="auto"/>
            <w:vAlign w:val="center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B559D" w:rsidRPr="00077661" w:rsidTr="00754A00">
        <w:trPr>
          <w:cantSplit/>
        </w:trPr>
        <w:tc>
          <w:tcPr>
            <w:tcW w:w="7965" w:type="dxa"/>
            <w:gridSpan w:val="7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a. Dependent Variable: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inerja</w:t>
            </w:r>
            <w:proofErr w:type="spellEnd"/>
          </w:p>
        </w:tc>
      </w:tr>
      <w:tr w:rsidR="004B559D" w:rsidRPr="00077661" w:rsidTr="00754A00">
        <w:trPr>
          <w:cantSplit/>
        </w:trPr>
        <w:tc>
          <w:tcPr>
            <w:tcW w:w="7965" w:type="dxa"/>
            <w:gridSpan w:val="7"/>
            <w:shd w:val="clear" w:color="auto" w:fill="auto"/>
          </w:tcPr>
          <w:p w:rsidR="004B559D" w:rsidRPr="00077661" w:rsidRDefault="004B559D" w:rsidP="00754A0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077661">
              <w:rPr>
                <w:rFonts w:ascii="Arial" w:hAnsi="Arial" w:cs="Arial"/>
                <w:sz w:val="18"/>
                <w:szCs w:val="18"/>
              </w:rPr>
              <w:t xml:space="preserve">b. Predictors: (Constant),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077661"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 w:rsidRPr="00077661"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</w:tr>
    </w:tbl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CC3843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Pr="00CC3843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Pr="00CC3843" w:rsidRDefault="00FC66F6" w:rsidP="00FC66F6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Pr="00530509" w:rsidRDefault="00E00BCA" w:rsidP="00E00BCA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29</w:t>
      </w:r>
    </w:p>
    <w:p w:rsidR="00E00BCA" w:rsidRDefault="00E00BCA" w:rsidP="00E00BCA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B559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B559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terminasi</w:t>
      </w:r>
      <w:proofErr w:type="spellEnd"/>
    </w:p>
    <w:tbl>
      <w:tblPr>
        <w:tblpPr w:leftFromText="180" w:rightFromText="180" w:vertAnchor="text" w:horzAnchor="margin" w:tblpY="89"/>
        <w:tblW w:w="58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5"/>
        <w:gridCol w:w="1024"/>
        <w:gridCol w:w="1086"/>
        <w:gridCol w:w="1469"/>
        <w:gridCol w:w="1469"/>
      </w:tblGrid>
      <w:tr w:rsidR="00E00BCA" w:rsidRPr="00A56EFA" w:rsidTr="00E00BCA">
        <w:trPr>
          <w:cantSplit/>
        </w:trPr>
        <w:tc>
          <w:tcPr>
            <w:tcW w:w="5843" w:type="dxa"/>
            <w:gridSpan w:val="5"/>
            <w:shd w:val="clear" w:color="auto" w:fill="auto"/>
            <w:vAlign w:val="center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</w:rPr>
            </w:pPr>
            <w:r w:rsidRPr="00A56EFA">
              <w:rPr>
                <w:rFonts w:ascii="Arial" w:hAnsi="Arial" w:cs="Arial"/>
                <w:b/>
                <w:bCs/>
              </w:rPr>
              <w:t xml:space="preserve">Model </w:t>
            </w:r>
            <w:proofErr w:type="spellStart"/>
            <w:r w:rsidRPr="00A56EFA">
              <w:rPr>
                <w:rFonts w:ascii="Arial" w:hAnsi="Arial" w:cs="Arial"/>
                <w:b/>
                <w:bCs/>
              </w:rPr>
              <w:t>Summary</w:t>
            </w:r>
            <w:r w:rsidRPr="00A56EFA">
              <w:rPr>
                <w:rFonts w:ascii="Arial" w:hAnsi="Arial" w:cs="Arial"/>
                <w:b/>
                <w:bCs/>
                <w:vertAlign w:val="superscript"/>
              </w:rPr>
              <w:t>b</w:t>
            </w:r>
            <w:proofErr w:type="spellEnd"/>
          </w:p>
        </w:tc>
      </w:tr>
      <w:tr w:rsidR="00E00BCA" w:rsidRPr="00A56EFA" w:rsidTr="00E00BCA">
        <w:trPr>
          <w:cantSplit/>
        </w:trPr>
        <w:tc>
          <w:tcPr>
            <w:tcW w:w="795" w:type="dxa"/>
            <w:shd w:val="clear" w:color="auto" w:fill="auto"/>
            <w:vAlign w:val="bottom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Model</w:t>
            </w:r>
          </w:p>
        </w:tc>
        <w:tc>
          <w:tcPr>
            <w:tcW w:w="1024" w:type="dxa"/>
            <w:shd w:val="clear" w:color="auto" w:fill="auto"/>
            <w:vAlign w:val="bottom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R</w:t>
            </w:r>
          </w:p>
        </w:tc>
        <w:tc>
          <w:tcPr>
            <w:tcW w:w="1086" w:type="dxa"/>
            <w:shd w:val="clear" w:color="auto" w:fill="auto"/>
            <w:vAlign w:val="bottom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R Square</w:t>
            </w:r>
          </w:p>
        </w:tc>
        <w:tc>
          <w:tcPr>
            <w:tcW w:w="1469" w:type="dxa"/>
            <w:shd w:val="clear" w:color="auto" w:fill="auto"/>
            <w:vAlign w:val="bottom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Adjusted R Square</w:t>
            </w:r>
          </w:p>
        </w:tc>
        <w:tc>
          <w:tcPr>
            <w:tcW w:w="1469" w:type="dxa"/>
            <w:shd w:val="clear" w:color="auto" w:fill="auto"/>
            <w:vAlign w:val="bottom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Std. Error of the Estimate</w:t>
            </w:r>
          </w:p>
        </w:tc>
      </w:tr>
      <w:tr w:rsidR="00E00BCA" w:rsidRPr="00A56EFA" w:rsidTr="00E00BCA">
        <w:trPr>
          <w:cantSplit/>
        </w:trPr>
        <w:tc>
          <w:tcPr>
            <w:tcW w:w="795" w:type="dxa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24" w:type="dxa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.672</w:t>
            </w:r>
            <w:r w:rsidRPr="00A56EFA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86" w:type="dxa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.451</w:t>
            </w:r>
          </w:p>
        </w:tc>
        <w:tc>
          <w:tcPr>
            <w:tcW w:w="1469" w:type="dxa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.424</w:t>
            </w:r>
          </w:p>
        </w:tc>
        <w:tc>
          <w:tcPr>
            <w:tcW w:w="1469" w:type="dxa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>3.63001</w:t>
            </w:r>
          </w:p>
        </w:tc>
      </w:tr>
      <w:tr w:rsidR="00E00BCA" w:rsidRPr="00A56EFA" w:rsidTr="00E00BCA">
        <w:trPr>
          <w:cantSplit/>
        </w:trPr>
        <w:tc>
          <w:tcPr>
            <w:tcW w:w="5843" w:type="dxa"/>
            <w:gridSpan w:val="5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 xml:space="preserve">a. Predictors: (Constant),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Disiplin</w:t>
            </w:r>
            <w:proofErr w:type="spellEnd"/>
            <w:r w:rsidRPr="00A56EFA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A56EFA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Lingkungan</w:t>
            </w:r>
            <w:proofErr w:type="spellEnd"/>
            <w:r w:rsidRPr="00A56EFA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Kerja</w:t>
            </w:r>
            <w:proofErr w:type="spellEnd"/>
            <w:r w:rsidRPr="00A56EFA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Fisik</w:t>
            </w:r>
            <w:proofErr w:type="spellEnd"/>
            <w:r w:rsidRPr="00A56EFA">
              <w:rPr>
                <w:rFonts w:ascii="Arial" w:hAnsi="Arial" w:cs="Arial"/>
                <w:sz w:val="18"/>
                <w:szCs w:val="18"/>
              </w:rPr>
              <w:t xml:space="preserve">,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Komunikasi</w:t>
            </w:r>
            <w:proofErr w:type="spellEnd"/>
            <w:r w:rsidRPr="00A56EFA">
              <w:rPr>
                <w:rFonts w:ascii="Arial" w:hAnsi="Arial" w:cs="Arial"/>
                <w:sz w:val="18"/>
                <w:szCs w:val="18"/>
              </w:rPr>
              <w:t xml:space="preserve"> Internal</w:t>
            </w:r>
          </w:p>
        </w:tc>
      </w:tr>
      <w:tr w:rsidR="00E00BCA" w:rsidRPr="00A56EFA" w:rsidTr="00E00BCA">
        <w:trPr>
          <w:cantSplit/>
          <w:trHeight w:val="368"/>
        </w:trPr>
        <w:tc>
          <w:tcPr>
            <w:tcW w:w="5843" w:type="dxa"/>
            <w:gridSpan w:val="5"/>
            <w:shd w:val="clear" w:color="auto" w:fill="auto"/>
          </w:tcPr>
          <w:p w:rsidR="00E00BCA" w:rsidRPr="00A56EFA" w:rsidRDefault="00E00BCA" w:rsidP="00E00BCA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sz w:val="18"/>
                <w:szCs w:val="18"/>
              </w:rPr>
            </w:pPr>
            <w:r w:rsidRPr="00A56EFA">
              <w:rPr>
                <w:rFonts w:ascii="Arial" w:hAnsi="Arial" w:cs="Arial"/>
                <w:sz w:val="18"/>
                <w:szCs w:val="18"/>
              </w:rPr>
              <w:t xml:space="preserve">b. Dependent Variable: </w:t>
            </w:r>
            <w:proofErr w:type="spellStart"/>
            <w:r w:rsidRPr="00A56EFA">
              <w:rPr>
                <w:rFonts w:ascii="Arial" w:hAnsi="Arial" w:cs="Arial"/>
                <w:sz w:val="18"/>
                <w:szCs w:val="18"/>
              </w:rPr>
              <w:t>Kinerja</w:t>
            </w:r>
            <w:proofErr w:type="spellEnd"/>
          </w:p>
        </w:tc>
      </w:tr>
    </w:tbl>
    <w:p w:rsidR="00E00BCA" w:rsidRPr="004B559D" w:rsidRDefault="00E00BCA" w:rsidP="00E00BCA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E00BCA" w:rsidRDefault="00E00BCA" w:rsidP="00FC66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00BCA" w:rsidRDefault="00E00BCA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00BCA" w:rsidRDefault="00E00BCA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00BCA" w:rsidRDefault="00E00BCA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00BCA" w:rsidRDefault="00E00BCA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00BCA" w:rsidRDefault="00E00BCA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B559D" w:rsidRDefault="004B559D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B559D" w:rsidRDefault="004B559D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FC66F6" w:rsidRDefault="00FC66F6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FC66F6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C66F6" w:rsidRDefault="00E00BCA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30</w:t>
      </w:r>
    </w:p>
    <w:p w:rsidR="00FC66F6" w:rsidRDefault="00FC66F6" w:rsidP="00FC66F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FC66F6" w:rsidRDefault="00FC66F6" w:rsidP="00FC66F6">
      <w:pPr>
        <w:tabs>
          <w:tab w:val="left" w:pos="2490"/>
        </w:tabs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urat Izin Penelitian Dari Dinas Tenaga Kerja Kabupaten Pemalang</w:t>
      </w:r>
    </w:p>
    <w:p w:rsidR="00B64D12" w:rsidRPr="00FC66F6" w:rsidRDefault="00FC66F6" w:rsidP="00FC66F6"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96F20B6" wp14:editId="5746976B">
            <wp:extent cx="4263619" cy="6707525"/>
            <wp:effectExtent l="0" t="0" r="381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6-25 at 19.38.09(1)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71164" cy="6719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B64D12" w:rsidRPr="00FC66F6" w:rsidSect="004B77BE">
      <w:headerReference w:type="first" r:id="rId14"/>
      <w:footerReference w:type="first" r:id="rId15"/>
      <w:pgSz w:w="12240" w:h="15840"/>
      <w:pgMar w:top="2268" w:right="1701" w:bottom="1701" w:left="2268" w:header="720" w:footer="720" w:gutter="0"/>
      <w:pgNumType w:start="12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A1041" w:rsidRDefault="006A1041" w:rsidP="00FC66F6">
      <w:pPr>
        <w:spacing w:after="0" w:line="240" w:lineRule="auto"/>
      </w:pPr>
      <w:r>
        <w:separator/>
      </w:r>
    </w:p>
  </w:endnote>
  <w:endnote w:type="continuationSeparator" w:id="0">
    <w:p w:rsidR="006A1041" w:rsidRDefault="006A1041" w:rsidP="00FC66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3089037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D237F" w:rsidRDefault="002D237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15DDD">
          <w:rPr>
            <w:noProof/>
          </w:rPr>
          <w:t>120</w:t>
        </w:r>
        <w:r>
          <w:rPr>
            <w:noProof/>
          </w:rPr>
          <w:fldChar w:fldCharType="end"/>
        </w:r>
      </w:p>
    </w:sdtContent>
  </w:sdt>
  <w:p w:rsidR="002D237F" w:rsidRDefault="002D237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8614908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D237F" w:rsidRDefault="002D237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15DDD">
          <w:rPr>
            <w:noProof/>
          </w:rPr>
          <w:t>125</w:t>
        </w:r>
        <w:r>
          <w:rPr>
            <w:noProof/>
          </w:rPr>
          <w:fldChar w:fldCharType="end"/>
        </w:r>
      </w:p>
    </w:sdtContent>
  </w:sdt>
  <w:p w:rsidR="002D237F" w:rsidRDefault="002D237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A1041" w:rsidRDefault="006A1041" w:rsidP="00FC66F6">
      <w:pPr>
        <w:spacing w:after="0" w:line="240" w:lineRule="auto"/>
      </w:pPr>
      <w:r>
        <w:separator/>
      </w:r>
    </w:p>
  </w:footnote>
  <w:footnote w:type="continuationSeparator" w:id="0">
    <w:p w:rsidR="006A1041" w:rsidRDefault="006A1041" w:rsidP="00FC66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23003191"/>
      <w:docPartObj>
        <w:docPartGallery w:val="Page Numbers (Top of Page)"/>
        <w:docPartUnique/>
      </w:docPartObj>
    </w:sdtPr>
    <w:sdtEndPr>
      <w:rPr>
        <w:noProof/>
      </w:rPr>
    </w:sdtEndPr>
    <w:sdtContent>
      <w:p w:rsidR="002D237F" w:rsidRDefault="002D237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15DDD">
          <w:rPr>
            <w:noProof/>
          </w:rPr>
          <w:t>172</w:t>
        </w:r>
        <w:r>
          <w:rPr>
            <w:noProof/>
          </w:rPr>
          <w:fldChar w:fldCharType="end"/>
        </w:r>
      </w:p>
    </w:sdtContent>
  </w:sdt>
  <w:p w:rsidR="002D237F" w:rsidRDefault="002D237F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D237F" w:rsidRDefault="002D237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0B1DF5"/>
    <w:multiLevelType w:val="hybridMultilevel"/>
    <w:tmpl w:val="73E45AAE"/>
    <w:lvl w:ilvl="0" w:tplc="92AC6258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29BC5461"/>
    <w:multiLevelType w:val="hybridMultilevel"/>
    <w:tmpl w:val="D23246A6"/>
    <w:lvl w:ilvl="0" w:tplc="B2946C0A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1333AE"/>
    <w:multiLevelType w:val="hybridMultilevel"/>
    <w:tmpl w:val="58D43426"/>
    <w:lvl w:ilvl="0" w:tplc="ECF0765C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0A53392"/>
    <w:multiLevelType w:val="hybridMultilevel"/>
    <w:tmpl w:val="BE02EF0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C66F6"/>
    <w:rsid w:val="0022505E"/>
    <w:rsid w:val="00281063"/>
    <w:rsid w:val="002D237F"/>
    <w:rsid w:val="003648F4"/>
    <w:rsid w:val="003A355A"/>
    <w:rsid w:val="003A553C"/>
    <w:rsid w:val="004B559D"/>
    <w:rsid w:val="004B77BE"/>
    <w:rsid w:val="004D308A"/>
    <w:rsid w:val="00530509"/>
    <w:rsid w:val="0053388C"/>
    <w:rsid w:val="005609F5"/>
    <w:rsid w:val="00581302"/>
    <w:rsid w:val="00596C8E"/>
    <w:rsid w:val="005E62A9"/>
    <w:rsid w:val="00615BA0"/>
    <w:rsid w:val="00681DBB"/>
    <w:rsid w:val="006A1041"/>
    <w:rsid w:val="006A61A6"/>
    <w:rsid w:val="006D6985"/>
    <w:rsid w:val="00715DDD"/>
    <w:rsid w:val="00754A00"/>
    <w:rsid w:val="00820D85"/>
    <w:rsid w:val="00862240"/>
    <w:rsid w:val="00896D33"/>
    <w:rsid w:val="0092488F"/>
    <w:rsid w:val="00930F75"/>
    <w:rsid w:val="00967EA4"/>
    <w:rsid w:val="00B155F6"/>
    <w:rsid w:val="00B3654A"/>
    <w:rsid w:val="00B64D12"/>
    <w:rsid w:val="00B8664C"/>
    <w:rsid w:val="00B87CE9"/>
    <w:rsid w:val="00BE5E7D"/>
    <w:rsid w:val="00BF17A0"/>
    <w:rsid w:val="00C11758"/>
    <w:rsid w:val="00C17E99"/>
    <w:rsid w:val="00D35242"/>
    <w:rsid w:val="00E00BCA"/>
    <w:rsid w:val="00E40CC8"/>
    <w:rsid w:val="00FC66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6F6"/>
  </w:style>
  <w:style w:type="paragraph" w:styleId="Heading1">
    <w:name w:val="heading 1"/>
    <w:basedOn w:val="Normal"/>
    <w:next w:val="Normal"/>
    <w:link w:val="Heading1Char"/>
    <w:uiPriority w:val="9"/>
    <w:qFormat/>
    <w:rsid w:val="00FC66F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6F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6F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66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6F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6F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aliases w:val="kepala,spasi 2 taiiii,Body of text,List Paragraph1,Body of text+1,Body of text+2,Body of text+3,List Paragraph11,sub de titre 4,ANNEX,List Paragraph111,List Paragraph2,List Paragraph1111,List Paragraph21,List Paragraph211,List Paragraph3"/>
    <w:basedOn w:val="Normal"/>
    <w:link w:val="ListParagraphChar"/>
    <w:uiPriority w:val="34"/>
    <w:qFormat/>
    <w:rsid w:val="00FC66F6"/>
    <w:pPr>
      <w:ind w:left="720"/>
      <w:contextualSpacing/>
    </w:pPr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link w:val="ListParagraph"/>
    <w:uiPriority w:val="34"/>
    <w:qFormat/>
    <w:locked/>
    <w:rsid w:val="00FC66F6"/>
  </w:style>
  <w:style w:type="table" w:styleId="TableGrid">
    <w:name w:val="Table Grid"/>
    <w:basedOn w:val="TableNormal"/>
    <w:uiPriority w:val="59"/>
    <w:rsid w:val="00FC66F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C66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6F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C6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66F6"/>
  </w:style>
  <w:style w:type="paragraph" w:styleId="Footer">
    <w:name w:val="footer"/>
    <w:basedOn w:val="Normal"/>
    <w:link w:val="FooterChar"/>
    <w:uiPriority w:val="99"/>
    <w:unhideWhenUsed/>
    <w:rsid w:val="00FC6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66F6"/>
  </w:style>
  <w:style w:type="paragraph" w:styleId="TOCHeading">
    <w:name w:val="TOC Heading"/>
    <w:basedOn w:val="Heading1"/>
    <w:next w:val="Normal"/>
    <w:uiPriority w:val="39"/>
    <w:unhideWhenUsed/>
    <w:qFormat/>
    <w:rsid w:val="00FC66F6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FC66F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C66F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C66F6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FC66F6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C66F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C66F6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FC66F6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C66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C66F6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FC66F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6F6"/>
  </w:style>
  <w:style w:type="paragraph" w:styleId="Heading1">
    <w:name w:val="heading 1"/>
    <w:basedOn w:val="Normal"/>
    <w:next w:val="Normal"/>
    <w:link w:val="Heading1Char"/>
    <w:uiPriority w:val="9"/>
    <w:qFormat/>
    <w:rsid w:val="00FC66F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6F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6F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66F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6F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6F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aliases w:val="kepala,spasi 2 taiiii,Body of text,List Paragraph1,Body of text+1,Body of text+2,Body of text+3,List Paragraph11,sub de titre 4,ANNEX,List Paragraph111,List Paragraph2,List Paragraph1111,List Paragraph21,List Paragraph211,List Paragraph3"/>
    <w:basedOn w:val="Normal"/>
    <w:link w:val="ListParagraphChar"/>
    <w:uiPriority w:val="34"/>
    <w:qFormat/>
    <w:rsid w:val="00FC66F6"/>
    <w:pPr>
      <w:ind w:left="720"/>
      <w:contextualSpacing/>
    </w:pPr>
  </w:style>
  <w:style w:type="character" w:customStyle="1" w:styleId="ListParagraphChar">
    <w:name w:val="List Paragraph Char"/>
    <w:aliases w:val="kepala Char,spasi 2 taiiii Char,Body of text Char,List Paragraph1 Char,Body of text+1 Char,Body of text+2 Char,Body of text+3 Char,List Paragraph11 Char,sub de titre 4 Char,ANNEX Char,List Paragraph111 Char,List Paragraph2 Char"/>
    <w:link w:val="ListParagraph"/>
    <w:uiPriority w:val="34"/>
    <w:qFormat/>
    <w:locked/>
    <w:rsid w:val="00FC66F6"/>
  </w:style>
  <w:style w:type="table" w:styleId="TableGrid">
    <w:name w:val="Table Grid"/>
    <w:basedOn w:val="TableNormal"/>
    <w:uiPriority w:val="59"/>
    <w:rsid w:val="00FC66F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C66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6F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FC6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66F6"/>
  </w:style>
  <w:style w:type="paragraph" w:styleId="Footer">
    <w:name w:val="footer"/>
    <w:basedOn w:val="Normal"/>
    <w:link w:val="FooterChar"/>
    <w:uiPriority w:val="99"/>
    <w:unhideWhenUsed/>
    <w:rsid w:val="00FC66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66F6"/>
  </w:style>
  <w:style w:type="paragraph" w:styleId="TOCHeading">
    <w:name w:val="TOC Heading"/>
    <w:basedOn w:val="Heading1"/>
    <w:next w:val="Normal"/>
    <w:uiPriority w:val="39"/>
    <w:unhideWhenUsed/>
    <w:qFormat/>
    <w:rsid w:val="00FC66F6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FC66F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C66F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C66F6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FC66F6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C66F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FC66F6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FC66F6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C66F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C66F6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FC66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196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53</Pages>
  <Words>8453</Words>
  <Characters>48184</Characters>
  <Application>Microsoft Office Word</Application>
  <DocSecurity>0</DocSecurity>
  <Lines>401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5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4</cp:revision>
  <cp:lastPrinted>2023-07-02T15:39:00Z</cp:lastPrinted>
  <dcterms:created xsi:type="dcterms:W3CDTF">2023-08-16T23:18:00Z</dcterms:created>
  <dcterms:modified xsi:type="dcterms:W3CDTF">2023-08-17T00:18:00Z</dcterms:modified>
</cp:coreProperties>
</file>